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17D8E3" w14:textId="77777777" w:rsidR="00FA4B3F" w:rsidRPr="003051C0" w:rsidRDefault="00FA4B3F" w:rsidP="0047170B">
      <w:pPr>
        <w:spacing w:line="360" w:lineRule="auto"/>
        <w:jc w:val="both"/>
        <w:rPr>
          <w:rFonts w:ascii="Times New Roman" w:eastAsia="Times New Roman" w:hAnsi="Times New Roman" w:cs="Times New Roman"/>
          <w:color w:val="0070C0"/>
          <w:sz w:val="144"/>
          <w:szCs w:val="144"/>
        </w:rPr>
      </w:pPr>
    </w:p>
    <w:p w14:paraId="5FCCE5FA" w14:textId="22F4D8DB" w:rsidR="00FA4B3F" w:rsidRPr="003051C0" w:rsidRDefault="00FA4B3F" w:rsidP="0047170B">
      <w:pPr>
        <w:spacing w:line="360" w:lineRule="auto"/>
        <w:jc w:val="both"/>
        <w:rPr>
          <w:rFonts w:ascii="Times New Roman" w:eastAsia="Times New Roman" w:hAnsi="Times New Roman" w:cs="Times New Roman"/>
          <w:color w:val="0070C0"/>
          <w:sz w:val="144"/>
          <w:szCs w:val="144"/>
        </w:rPr>
      </w:pPr>
      <w:r w:rsidRPr="003051C0">
        <w:rPr>
          <w:rFonts w:ascii="Times New Roman" w:eastAsia="Times New Roman" w:hAnsi="Times New Roman" w:cs="Times New Roman"/>
          <w:color w:val="0070C0"/>
          <w:sz w:val="144"/>
          <w:szCs w:val="144"/>
        </w:rPr>
        <w:t xml:space="preserve">Chapter </w:t>
      </w:r>
      <w:r w:rsidR="00D94B0C" w:rsidRPr="003051C0">
        <w:rPr>
          <w:rFonts w:ascii="Times New Roman" w:eastAsia="Times New Roman" w:hAnsi="Times New Roman" w:cs="Times New Roman"/>
          <w:color w:val="0070C0"/>
          <w:sz w:val="144"/>
          <w:szCs w:val="144"/>
        </w:rPr>
        <w:t>6</w:t>
      </w:r>
    </w:p>
    <w:p w14:paraId="529F9E22" w14:textId="77777777" w:rsidR="00FA4B3F" w:rsidRPr="003051C0" w:rsidRDefault="00FA4B3F" w:rsidP="0047170B">
      <w:pPr>
        <w:spacing w:line="360" w:lineRule="auto"/>
        <w:jc w:val="both"/>
        <w:rPr>
          <w:rFonts w:ascii="Times New Roman" w:eastAsia="Times New Roman" w:hAnsi="Times New Roman" w:cs="Times New Roman"/>
          <w:sz w:val="56"/>
          <w:szCs w:val="56"/>
        </w:rPr>
      </w:pPr>
    </w:p>
    <w:p w14:paraId="508250EC" w14:textId="1FDFD8CE" w:rsidR="00FA4B3F" w:rsidRPr="003051C0" w:rsidRDefault="00FA4B3F" w:rsidP="00D90154">
      <w:pPr>
        <w:spacing w:line="360" w:lineRule="auto"/>
        <w:jc w:val="both"/>
        <w:rPr>
          <w:rFonts w:ascii="Times New Roman" w:eastAsia="Times New Roman" w:hAnsi="Times New Roman" w:cs="Times New Roman"/>
          <w:color w:val="002060"/>
          <w:sz w:val="56"/>
          <w:szCs w:val="56"/>
        </w:rPr>
      </w:pPr>
      <w:r w:rsidRPr="003051C0">
        <w:rPr>
          <w:rFonts w:ascii="Times New Roman" w:eastAsia="Times New Roman" w:hAnsi="Times New Roman" w:cs="Times New Roman"/>
          <w:color w:val="002060"/>
          <w:sz w:val="56"/>
          <w:szCs w:val="56"/>
        </w:rPr>
        <w:t xml:space="preserve">General </w:t>
      </w:r>
      <w:r w:rsidR="00D94B0C" w:rsidRPr="003051C0">
        <w:rPr>
          <w:rFonts w:ascii="Times New Roman" w:eastAsia="Times New Roman" w:hAnsi="Times New Roman" w:cs="Times New Roman"/>
          <w:color w:val="002060"/>
          <w:sz w:val="56"/>
          <w:szCs w:val="56"/>
        </w:rPr>
        <w:t>Discussion</w:t>
      </w:r>
      <w:r w:rsidR="003A4FFC" w:rsidRPr="003051C0">
        <w:rPr>
          <w:rFonts w:ascii="Times New Roman" w:eastAsia="Times New Roman" w:hAnsi="Times New Roman" w:cs="Times New Roman"/>
          <w:color w:val="002060"/>
          <w:sz w:val="56"/>
          <w:szCs w:val="56"/>
        </w:rPr>
        <w:t>,</w:t>
      </w:r>
      <w:r w:rsidR="00D94B0C" w:rsidRPr="003051C0">
        <w:rPr>
          <w:rFonts w:ascii="Times New Roman" w:eastAsia="Times New Roman" w:hAnsi="Times New Roman" w:cs="Times New Roman"/>
          <w:color w:val="002060"/>
          <w:sz w:val="56"/>
          <w:szCs w:val="56"/>
        </w:rPr>
        <w:t xml:space="preserve"> Conclusions</w:t>
      </w:r>
      <w:r w:rsidR="003A4FFC" w:rsidRPr="003051C0">
        <w:rPr>
          <w:rFonts w:ascii="Times New Roman" w:eastAsia="Times New Roman" w:hAnsi="Times New Roman" w:cs="Times New Roman"/>
          <w:color w:val="002060"/>
          <w:sz w:val="56"/>
          <w:szCs w:val="56"/>
        </w:rPr>
        <w:t xml:space="preserve"> and Future Perspectives</w:t>
      </w:r>
    </w:p>
    <w:p w14:paraId="32674E05" w14:textId="77777777" w:rsidR="00FA4B3F" w:rsidRPr="003051C0" w:rsidRDefault="00FA4B3F" w:rsidP="0047170B">
      <w:pPr>
        <w:spacing w:line="360" w:lineRule="auto"/>
        <w:jc w:val="both"/>
        <w:rPr>
          <w:rFonts w:ascii="Times New Roman" w:eastAsia="Times New Roman" w:hAnsi="Times New Roman" w:cs="Times New Roman"/>
          <w:sz w:val="144"/>
          <w:szCs w:val="144"/>
        </w:rPr>
      </w:pPr>
      <w:r w:rsidRPr="003051C0">
        <w:rPr>
          <w:rFonts w:ascii="Times New Roman" w:eastAsia="Times New Roman" w:hAnsi="Times New Roman" w:cs="Times New Roman"/>
          <w:sz w:val="144"/>
          <w:szCs w:val="144"/>
        </w:rPr>
        <w:br w:type="page"/>
      </w:r>
    </w:p>
    <w:p w14:paraId="07A19F47" w14:textId="237B0014" w:rsidR="00CE0914" w:rsidRPr="003051C0" w:rsidRDefault="00CA7ED4" w:rsidP="00FA4B3F">
      <w:pPr>
        <w:spacing w:line="360" w:lineRule="auto"/>
        <w:jc w:val="both"/>
        <w:rPr>
          <w:rFonts w:ascii="Times New Roman" w:hAnsi="Times New Roman" w:cs="Times New Roman"/>
          <w:sz w:val="24"/>
          <w:szCs w:val="24"/>
        </w:rPr>
      </w:pPr>
      <w:r w:rsidRPr="003051C0">
        <w:rPr>
          <w:rFonts w:ascii="Times New Roman" w:hAnsi="Times New Roman" w:cs="Times New Roman"/>
          <w:color w:val="0070C0"/>
          <w:sz w:val="32"/>
          <w:szCs w:val="32"/>
        </w:rPr>
        <w:lastRenderedPageBreak/>
        <w:t>G</w:t>
      </w:r>
      <w:r w:rsidR="00230BED" w:rsidRPr="003051C0">
        <w:rPr>
          <w:rFonts w:ascii="Times New Roman" w:hAnsi="Times New Roman" w:cs="Times New Roman"/>
          <w:color w:val="0070C0"/>
          <w:sz w:val="32"/>
          <w:szCs w:val="32"/>
        </w:rPr>
        <w:t xml:space="preserve">eneral </w:t>
      </w:r>
      <w:r w:rsidR="00D94B0C" w:rsidRPr="003051C0">
        <w:rPr>
          <w:rFonts w:ascii="Times New Roman" w:hAnsi="Times New Roman" w:cs="Times New Roman"/>
          <w:color w:val="0070C0"/>
          <w:sz w:val="32"/>
          <w:szCs w:val="32"/>
        </w:rPr>
        <w:t>Discussion</w:t>
      </w:r>
    </w:p>
    <w:p w14:paraId="322F61A6" w14:textId="1FC0195D" w:rsidR="002E22F5" w:rsidRPr="003051C0" w:rsidRDefault="002E22F5" w:rsidP="00FA4B3F">
      <w:pPr>
        <w:spacing w:line="360" w:lineRule="auto"/>
        <w:jc w:val="both"/>
        <w:rPr>
          <w:rFonts w:ascii="Times New Roman" w:hAnsi="Times New Roman" w:cs="Times New Roman"/>
          <w:color w:val="002060"/>
          <w:sz w:val="28"/>
          <w:szCs w:val="28"/>
        </w:rPr>
      </w:pPr>
    </w:p>
    <w:p w14:paraId="6B6A7F95" w14:textId="1B3F9792" w:rsidR="008F0E15" w:rsidRPr="003051C0" w:rsidRDefault="00EC3B6D" w:rsidP="00FA4B3F">
      <w:pPr>
        <w:spacing w:line="360" w:lineRule="auto"/>
        <w:jc w:val="both"/>
        <w:rPr>
          <w:rFonts w:ascii="Times New Roman" w:hAnsi="Times New Roman" w:cs="Times New Roman"/>
          <w:sz w:val="24"/>
          <w:szCs w:val="24"/>
        </w:rPr>
      </w:pPr>
      <w:r w:rsidRPr="003051C0">
        <w:rPr>
          <w:rFonts w:ascii="Times New Roman" w:hAnsi="Times New Roman" w:cs="Times New Roman"/>
          <w:sz w:val="24"/>
          <w:szCs w:val="24"/>
        </w:rPr>
        <w:t>Fundamental</w:t>
      </w:r>
      <w:r w:rsidR="00DC3F2D" w:rsidRPr="003051C0">
        <w:rPr>
          <w:rFonts w:ascii="Times New Roman" w:hAnsi="Times New Roman" w:cs="Times New Roman"/>
          <w:sz w:val="24"/>
          <w:szCs w:val="24"/>
        </w:rPr>
        <w:t xml:space="preserve"> aspects</w:t>
      </w:r>
      <w:r w:rsidR="00D41593" w:rsidRPr="003051C0">
        <w:rPr>
          <w:rFonts w:ascii="Times New Roman" w:hAnsi="Times New Roman" w:cs="Times New Roman"/>
          <w:sz w:val="24"/>
          <w:szCs w:val="24"/>
        </w:rPr>
        <w:t xml:space="preserve"> of animal</w:t>
      </w:r>
      <w:r w:rsidR="00DC3F2D" w:rsidRPr="003051C0">
        <w:rPr>
          <w:rFonts w:ascii="Times New Roman" w:hAnsi="Times New Roman" w:cs="Times New Roman"/>
          <w:sz w:val="24"/>
          <w:szCs w:val="24"/>
        </w:rPr>
        <w:t xml:space="preserve"> biology are deeply rooted in</w:t>
      </w:r>
      <w:r w:rsidR="00333172" w:rsidRPr="003051C0">
        <w:rPr>
          <w:rFonts w:ascii="Times New Roman" w:hAnsi="Times New Roman" w:cs="Times New Roman"/>
          <w:sz w:val="24"/>
          <w:szCs w:val="24"/>
        </w:rPr>
        <w:t xml:space="preserve"> </w:t>
      </w:r>
      <w:r w:rsidR="004F5955" w:rsidRPr="003051C0">
        <w:rPr>
          <w:rFonts w:ascii="Times New Roman" w:hAnsi="Times New Roman" w:cs="Times New Roman"/>
          <w:sz w:val="24"/>
          <w:szCs w:val="24"/>
        </w:rPr>
        <w:t>evolutionary history</w:t>
      </w:r>
      <w:r w:rsidR="0015312C" w:rsidRPr="003051C0">
        <w:rPr>
          <w:rFonts w:ascii="Times New Roman" w:hAnsi="Times New Roman" w:cs="Times New Roman"/>
          <w:sz w:val="24"/>
          <w:szCs w:val="24"/>
        </w:rPr>
        <w:t>,</w:t>
      </w:r>
      <w:r w:rsidR="00333172" w:rsidRPr="003051C0">
        <w:rPr>
          <w:rFonts w:ascii="Times New Roman" w:hAnsi="Times New Roman" w:cs="Times New Roman"/>
          <w:sz w:val="24"/>
          <w:szCs w:val="24"/>
        </w:rPr>
        <w:t xml:space="preserve"> especially </w:t>
      </w:r>
      <w:r w:rsidR="006E6630" w:rsidRPr="003051C0">
        <w:rPr>
          <w:rFonts w:ascii="Times New Roman" w:hAnsi="Times New Roman" w:cs="Times New Roman"/>
          <w:sz w:val="24"/>
          <w:szCs w:val="24"/>
        </w:rPr>
        <w:t>the</w:t>
      </w:r>
      <w:r w:rsidR="009B208E" w:rsidRPr="003051C0">
        <w:rPr>
          <w:rFonts w:ascii="Times New Roman" w:hAnsi="Times New Roman" w:cs="Times New Roman"/>
          <w:sz w:val="24"/>
          <w:szCs w:val="24"/>
        </w:rPr>
        <w:t xml:space="preserve"> </w:t>
      </w:r>
      <w:r w:rsidR="008A6A02" w:rsidRPr="003051C0">
        <w:rPr>
          <w:rFonts w:ascii="Times New Roman" w:hAnsi="Times New Roman" w:cs="Times New Roman"/>
          <w:sz w:val="24"/>
          <w:szCs w:val="24"/>
        </w:rPr>
        <w:t>formative stages</w:t>
      </w:r>
      <w:r w:rsidR="00EC7C16" w:rsidRPr="003051C0">
        <w:rPr>
          <w:rFonts w:ascii="Times New Roman" w:hAnsi="Times New Roman" w:cs="Times New Roman"/>
          <w:sz w:val="24"/>
          <w:szCs w:val="24"/>
        </w:rPr>
        <w:t xml:space="preserve"> </w:t>
      </w:r>
      <w:r w:rsidR="00CA046D" w:rsidRPr="003051C0">
        <w:rPr>
          <w:rFonts w:ascii="Times New Roman" w:hAnsi="Times New Roman" w:cs="Times New Roman"/>
          <w:sz w:val="24"/>
          <w:szCs w:val="24"/>
        </w:rPr>
        <w:t>characterised by</w:t>
      </w:r>
      <w:r w:rsidR="009B208E" w:rsidRPr="003051C0">
        <w:rPr>
          <w:rFonts w:ascii="Times New Roman" w:hAnsi="Times New Roman" w:cs="Times New Roman"/>
          <w:sz w:val="24"/>
          <w:szCs w:val="24"/>
        </w:rPr>
        <w:t xml:space="preserve"> the major transition from </w:t>
      </w:r>
      <w:r w:rsidR="00EC7C16" w:rsidRPr="003051C0">
        <w:rPr>
          <w:rFonts w:ascii="Times New Roman" w:hAnsi="Times New Roman" w:cs="Times New Roman"/>
          <w:sz w:val="24"/>
          <w:szCs w:val="24"/>
        </w:rPr>
        <w:t>a unicellular</w:t>
      </w:r>
      <w:r w:rsidR="009B208E" w:rsidRPr="003051C0">
        <w:rPr>
          <w:rFonts w:ascii="Times New Roman" w:hAnsi="Times New Roman" w:cs="Times New Roman"/>
          <w:sz w:val="24"/>
          <w:szCs w:val="24"/>
        </w:rPr>
        <w:t xml:space="preserve"> ancest</w:t>
      </w:r>
      <w:r w:rsidR="00EC7C16" w:rsidRPr="003051C0">
        <w:rPr>
          <w:rFonts w:ascii="Times New Roman" w:hAnsi="Times New Roman" w:cs="Times New Roman"/>
          <w:sz w:val="24"/>
          <w:szCs w:val="24"/>
        </w:rPr>
        <w:t>or</w:t>
      </w:r>
      <w:r w:rsidR="009B208E" w:rsidRPr="003051C0">
        <w:rPr>
          <w:rFonts w:ascii="Times New Roman" w:hAnsi="Times New Roman" w:cs="Times New Roman"/>
          <w:sz w:val="24"/>
          <w:szCs w:val="24"/>
        </w:rPr>
        <w:t xml:space="preserve"> to</w:t>
      </w:r>
      <w:r w:rsidR="008C2859" w:rsidRPr="003051C0">
        <w:rPr>
          <w:rFonts w:ascii="Times New Roman" w:hAnsi="Times New Roman" w:cs="Times New Roman"/>
          <w:sz w:val="24"/>
          <w:szCs w:val="24"/>
        </w:rPr>
        <w:t xml:space="preserve"> </w:t>
      </w:r>
      <w:r w:rsidR="00126B55" w:rsidRPr="003051C0">
        <w:rPr>
          <w:rFonts w:ascii="Times New Roman" w:hAnsi="Times New Roman" w:cs="Times New Roman"/>
          <w:sz w:val="24"/>
          <w:szCs w:val="24"/>
        </w:rPr>
        <w:t xml:space="preserve">a state of </w:t>
      </w:r>
      <w:r w:rsidR="008C2859" w:rsidRPr="003051C0">
        <w:rPr>
          <w:rFonts w:ascii="Times New Roman" w:hAnsi="Times New Roman" w:cs="Times New Roman"/>
          <w:sz w:val="24"/>
          <w:szCs w:val="24"/>
        </w:rPr>
        <w:t>obligate multicellularity</w:t>
      </w:r>
      <w:r w:rsidR="002E15BB" w:rsidRPr="003051C0">
        <w:rPr>
          <w:rFonts w:ascii="Times New Roman" w:hAnsi="Times New Roman" w:cs="Times New Roman"/>
          <w:sz w:val="24"/>
          <w:szCs w:val="24"/>
        </w:rPr>
        <w:t xml:space="preserve">. </w:t>
      </w:r>
      <w:r w:rsidR="0015312C" w:rsidRPr="003051C0">
        <w:rPr>
          <w:rFonts w:ascii="Times New Roman" w:hAnsi="Times New Roman" w:cs="Times New Roman"/>
          <w:sz w:val="24"/>
          <w:szCs w:val="24"/>
        </w:rPr>
        <w:t xml:space="preserve">The </w:t>
      </w:r>
      <w:r w:rsidR="00E06190" w:rsidRPr="003051C0">
        <w:rPr>
          <w:rFonts w:ascii="Times New Roman" w:hAnsi="Times New Roman" w:cs="Times New Roman"/>
          <w:sz w:val="24"/>
          <w:szCs w:val="24"/>
        </w:rPr>
        <w:t xml:space="preserve">changes in </w:t>
      </w:r>
      <w:r w:rsidR="0015312C" w:rsidRPr="003051C0">
        <w:rPr>
          <w:rFonts w:ascii="Times New Roman" w:hAnsi="Times New Roman" w:cs="Times New Roman"/>
          <w:sz w:val="24"/>
          <w:szCs w:val="24"/>
        </w:rPr>
        <w:t xml:space="preserve">genetic </w:t>
      </w:r>
      <w:r w:rsidR="00E06190" w:rsidRPr="003051C0">
        <w:rPr>
          <w:rFonts w:ascii="Times New Roman" w:hAnsi="Times New Roman" w:cs="Times New Roman"/>
          <w:sz w:val="24"/>
          <w:szCs w:val="24"/>
        </w:rPr>
        <w:t>make-up</w:t>
      </w:r>
      <w:r w:rsidR="0015312C" w:rsidRPr="003051C0">
        <w:rPr>
          <w:rFonts w:ascii="Times New Roman" w:hAnsi="Times New Roman" w:cs="Times New Roman"/>
          <w:sz w:val="24"/>
          <w:szCs w:val="24"/>
        </w:rPr>
        <w:t xml:space="preserve"> </w:t>
      </w:r>
      <w:r w:rsidR="00E06190" w:rsidRPr="003051C0">
        <w:rPr>
          <w:rFonts w:ascii="Times New Roman" w:hAnsi="Times New Roman" w:cs="Times New Roman"/>
          <w:sz w:val="24"/>
          <w:szCs w:val="24"/>
        </w:rPr>
        <w:t>that</w:t>
      </w:r>
      <w:r w:rsidR="0015312C" w:rsidRPr="003051C0">
        <w:rPr>
          <w:rFonts w:ascii="Times New Roman" w:hAnsi="Times New Roman" w:cs="Times New Roman"/>
          <w:sz w:val="24"/>
          <w:szCs w:val="24"/>
        </w:rPr>
        <w:t xml:space="preserve"> </w:t>
      </w:r>
      <w:r w:rsidR="00111B21" w:rsidRPr="003051C0">
        <w:rPr>
          <w:rFonts w:ascii="Times New Roman" w:hAnsi="Times New Roman" w:cs="Times New Roman"/>
          <w:sz w:val="24"/>
          <w:szCs w:val="24"/>
        </w:rPr>
        <w:t xml:space="preserve">our </w:t>
      </w:r>
      <w:r w:rsidR="0015312C" w:rsidRPr="003051C0">
        <w:rPr>
          <w:rFonts w:ascii="Times New Roman" w:hAnsi="Times New Roman" w:cs="Times New Roman"/>
          <w:sz w:val="24"/>
          <w:szCs w:val="24"/>
        </w:rPr>
        <w:t>early animal</w:t>
      </w:r>
      <w:r w:rsidR="00111B21" w:rsidRPr="003051C0">
        <w:rPr>
          <w:rFonts w:ascii="Times New Roman" w:hAnsi="Times New Roman" w:cs="Times New Roman"/>
          <w:sz w:val="24"/>
          <w:szCs w:val="24"/>
        </w:rPr>
        <w:t xml:space="preserve"> ancestors</w:t>
      </w:r>
      <w:r w:rsidR="0015312C" w:rsidRPr="003051C0">
        <w:rPr>
          <w:rFonts w:ascii="Times New Roman" w:hAnsi="Times New Roman" w:cs="Times New Roman"/>
          <w:sz w:val="24"/>
          <w:szCs w:val="24"/>
        </w:rPr>
        <w:t xml:space="preserve"> must have </w:t>
      </w:r>
      <w:r w:rsidR="00E06190" w:rsidRPr="003051C0">
        <w:rPr>
          <w:rFonts w:ascii="Times New Roman" w:hAnsi="Times New Roman" w:cs="Times New Roman"/>
          <w:sz w:val="24"/>
          <w:szCs w:val="24"/>
        </w:rPr>
        <w:t xml:space="preserve">undergone are </w:t>
      </w:r>
      <w:r w:rsidR="00C90A04" w:rsidRPr="003051C0">
        <w:rPr>
          <w:rFonts w:ascii="Times New Roman" w:hAnsi="Times New Roman" w:cs="Times New Roman"/>
          <w:sz w:val="24"/>
          <w:szCs w:val="24"/>
        </w:rPr>
        <w:t>inextricably tied</w:t>
      </w:r>
      <w:r w:rsidR="00C90A04" w:rsidRPr="003051C0">
        <w:rPr>
          <w:rFonts w:ascii="Times New Roman" w:hAnsi="Times New Roman" w:cs="Times New Roman"/>
          <w:sz w:val="24"/>
          <w:szCs w:val="24"/>
        </w:rPr>
        <w:t xml:space="preserve"> </w:t>
      </w:r>
      <w:r w:rsidR="00C100A6" w:rsidRPr="003051C0">
        <w:rPr>
          <w:rFonts w:ascii="Times New Roman" w:hAnsi="Times New Roman" w:cs="Times New Roman"/>
          <w:sz w:val="24"/>
          <w:szCs w:val="24"/>
        </w:rPr>
        <w:t xml:space="preserve">to </w:t>
      </w:r>
      <w:r w:rsidR="0015312C" w:rsidRPr="003051C0">
        <w:rPr>
          <w:rFonts w:ascii="Times New Roman" w:hAnsi="Times New Roman" w:cs="Times New Roman"/>
          <w:sz w:val="24"/>
          <w:szCs w:val="24"/>
        </w:rPr>
        <w:t xml:space="preserve">this profound shift in lifestyle. </w:t>
      </w:r>
      <w:r w:rsidR="00540DD2" w:rsidRPr="003051C0">
        <w:rPr>
          <w:rFonts w:ascii="Times New Roman" w:hAnsi="Times New Roman" w:cs="Times New Roman"/>
          <w:sz w:val="24"/>
          <w:szCs w:val="24"/>
        </w:rPr>
        <w:t>T</w:t>
      </w:r>
      <w:r w:rsidR="00540DD2" w:rsidRPr="003051C0">
        <w:rPr>
          <w:rFonts w:ascii="Times New Roman" w:hAnsi="Times New Roman" w:cs="Times New Roman"/>
          <w:sz w:val="24"/>
          <w:szCs w:val="24"/>
        </w:rPr>
        <w:t xml:space="preserve">he subdivision of specific tasks amongst different cells resulted in the origin of different cell types. Contemporarily, </w:t>
      </w:r>
      <w:r w:rsidR="008F0572" w:rsidRPr="003051C0">
        <w:rPr>
          <w:rFonts w:ascii="Times New Roman" w:hAnsi="Times New Roman" w:cs="Times New Roman"/>
          <w:sz w:val="24"/>
          <w:szCs w:val="24"/>
        </w:rPr>
        <w:t xml:space="preserve">the need for </w:t>
      </w:r>
      <w:r w:rsidR="00BA461E" w:rsidRPr="003051C0">
        <w:rPr>
          <w:rFonts w:ascii="Times New Roman" w:hAnsi="Times New Roman" w:cs="Times New Roman"/>
          <w:sz w:val="24"/>
          <w:szCs w:val="24"/>
        </w:rPr>
        <w:t xml:space="preserve">cells of a multicellular organism to </w:t>
      </w:r>
      <w:r w:rsidR="005C7C5D" w:rsidRPr="003051C0">
        <w:rPr>
          <w:rFonts w:ascii="Times New Roman" w:hAnsi="Times New Roman" w:cs="Times New Roman"/>
          <w:sz w:val="24"/>
          <w:szCs w:val="24"/>
        </w:rPr>
        <w:t xml:space="preserve">communicate and coordinate with each other both for internal physiology and </w:t>
      </w:r>
      <w:r w:rsidR="008337EB" w:rsidRPr="003051C0">
        <w:rPr>
          <w:rFonts w:ascii="Times New Roman" w:hAnsi="Times New Roman" w:cs="Times New Roman"/>
          <w:sz w:val="24"/>
          <w:szCs w:val="24"/>
        </w:rPr>
        <w:t>for</w:t>
      </w:r>
      <w:r w:rsidR="005C7C5D" w:rsidRPr="003051C0">
        <w:rPr>
          <w:rFonts w:ascii="Times New Roman" w:hAnsi="Times New Roman" w:cs="Times New Roman"/>
          <w:sz w:val="24"/>
          <w:szCs w:val="24"/>
        </w:rPr>
        <w:t xml:space="preserve"> </w:t>
      </w:r>
      <w:r w:rsidR="00BA461E" w:rsidRPr="003051C0">
        <w:rPr>
          <w:rFonts w:ascii="Times New Roman" w:hAnsi="Times New Roman" w:cs="Times New Roman"/>
          <w:sz w:val="24"/>
          <w:szCs w:val="24"/>
        </w:rPr>
        <w:t>respond</w:t>
      </w:r>
      <w:r w:rsidR="008337EB" w:rsidRPr="003051C0">
        <w:rPr>
          <w:rFonts w:ascii="Times New Roman" w:hAnsi="Times New Roman" w:cs="Times New Roman"/>
          <w:sz w:val="24"/>
          <w:szCs w:val="24"/>
        </w:rPr>
        <w:t>ing</w:t>
      </w:r>
      <w:r w:rsidR="00BA461E" w:rsidRPr="003051C0">
        <w:rPr>
          <w:rFonts w:ascii="Times New Roman" w:hAnsi="Times New Roman" w:cs="Times New Roman"/>
          <w:sz w:val="24"/>
          <w:szCs w:val="24"/>
        </w:rPr>
        <w:t xml:space="preserve"> collectively</w:t>
      </w:r>
      <w:r w:rsidR="00C509EF" w:rsidRPr="003051C0">
        <w:rPr>
          <w:rFonts w:ascii="Times New Roman" w:hAnsi="Times New Roman" w:cs="Times New Roman"/>
          <w:sz w:val="24"/>
          <w:szCs w:val="24"/>
        </w:rPr>
        <w:t xml:space="preserve"> to external stimuli</w:t>
      </w:r>
      <w:r w:rsidR="00540DD2" w:rsidRPr="003051C0">
        <w:rPr>
          <w:rFonts w:ascii="Times New Roman" w:hAnsi="Times New Roman" w:cs="Times New Roman"/>
          <w:sz w:val="24"/>
          <w:szCs w:val="24"/>
        </w:rPr>
        <w:t>, presented a critical challenge</w:t>
      </w:r>
      <w:r w:rsidR="00CD35D3" w:rsidRPr="003051C0">
        <w:rPr>
          <w:rFonts w:ascii="Times New Roman" w:hAnsi="Times New Roman" w:cs="Times New Roman"/>
          <w:sz w:val="24"/>
          <w:szCs w:val="24"/>
        </w:rPr>
        <w:t xml:space="preserve"> </w:t>
      </w:r>
      <w:r w:rsidR="00CD35D3" w:rsidRPr="003051C0">
        <w:rPr>
          <w:rFonts w:ascii="Times New Roman" w:hAnsi="Times New Roman" w:cs="Times New Roman"/>
          <w:sz w:val="24"/>
          <w:szCs w:val="24"/>
        </w:rPr>
        <w:fldChar w:fldCharType="begin"/>
      </w:r>
      <w:r w:rsidR="00CD35D3" w:rsidRPr="003051C0">
        <w:rPr>
          <w:rFonts w:ascii="Times New Roman" w:hAnsi="Times New Roman" w:cs="Times New Roman"/>
          <w:sz w:val="24"/>
          <w:szCs w:val="24"/>
        </w:rPr>
        <w:instrText xml:space="preserve"> ADDIN ZOTERO_ITEM CSL_CITATION {"citationID":"gUSzS0Gh","properties":{"formattedCitation":"(Ruiz-Trillo and Nedelcu 2015)","plainCitation":"(Ruiz-Trillo and Nedelcu 2015)","noteIndex":0},"citationItems":[{"id":1288,"uris":["http://zotero.org/users/8176000/items/M65KS95V"],"itemData":{"id":1288,"type":"article-journal","container-title":"Advances in Marine Genomics 2. Springer","DOI":"10.1086/688137","ISSN":"0033-5770","issue":"3","note":"publisher: The University of Chicago Press","page":"370-371","source":"journals.uchicago.edu (Atypon)","title":"Evolutionary Transitions to Multicellular Life: Principles and Mechanisms edited by Iñaki Ruiz-Trillo and Aurora M. Nedelcu","title-short":"Evolutionary Transitions to Multicellular Life","URL":"https://www.journals.uchicago.edu/doi/abs/10.1086/688137","volume":"91","author":[{"family":"Ruiz-Trillo","given":"Iñaki"},{"family":"Nedelcu","given":"Aurora M."}],"accessed":{"date-parts":[["2023",8,20]]},"issued":{"date-parts":[["2015"]]}}}],"schema":"https://github.com/citation-style-language/schema/raw/master/csl-citation.json"} </w:instrText>
      </w:r>
      <w:r w:rsidR="00CD35D3" w:rsidRPr="003051C0">
        <w:rPr>
          <w:rFonts w:ascii="Times New Roman" w:hAnsi="Times New Roman" w:cs="Times New Roman"/>
          <w:sz w:val="24"/>
          <w:szCs w:val="24"/>
        </w:rPr>
        <w:fldChar w:fldCharType="separate"/>
      </w:r>
      <w:r w:rsidR="00CD35D3" w:rsidRPr="003051C0">
        <w:rPr>
          <w:rFonts w:ascii="Times New Roman" w:hAnsi="Times New Roman" w:cs="Times New Roman"/>
          <w:sz w:val="24"/>
        </w:rPr>
        <w:t>(Ruiz-Trillo and Nedelcu 2015)</w:t>
      </w:r>
      <w:r w:rsidR="00CD35D3" w:rsidRPr="003051C0">
        <w:rPr>
          <w:rFonts w:ascii="Times New Roman" w:hAnsi="Times New Roman" w:cs="Times New Roman"/>
          <w:sz w:val="24"/>
          <w:szCs w:val="24"/>
        </w:rPr>
        <w:fldChar w:fldCharType="end"/>
      </w:r>
      <w:r w:rsidR="00006984" w:rsidRPr="003051C0">
        <w:rPr>
          <w:rFonts w:ascii="Times New Roman" w:hAnsi="Times New Roman" w:cs="Times New Roman"/>
          <w:sz w:val="24"/>
          <w:szCs w:val="24"/>
        </w:rPr>
        <w:t>.</w:t>
      </w:r>
      <w:r w:rsidR="008C1A43" w:rsidRPr="003051C0">
        <w:rPr>
          <w:rFonts w:ascii="Times New Roman" w:hAnsi="Times New Roman" w:cs="Times New Roman"/>
          <w:sz w:val="24"/>
          <w:szCs w:val="24"/>
        </w:rPr>
        <w:t xml:space="preserve"> </w:t>
      </w:r>
      <w:r w:rsidR="000C39E3" w:rsidRPr="003051C0">
        <w:rPr>
          <w:rFonts w:ascii="Times New Roman" w:hAnsi="Times New Roman" w:cs="Times New Roman"/>
          <w:sz w:val="24"/>
          <w:szCs w:val="24"/>
        </w:rPr>
        <w:t>Such evolutionary pressures</w:t>
      </w:r>
      <w:r w:rsidR="00560596" w:rsidRPr="003051C0">
        <w:rPr>
          <w:rFonts w:ascii="Times New Roman" w:hAnsi="Times New Roman" w:cs="Times New Roman"/>
          <w:sz w:val="24"/>
          <w:szCs w:val="24"/>
        </w:rPr>
        <w:t xml:space="preserve"> </w:t>
      </w:r>
      <w:r w:rsidR="00D26FC2" w:rsidRPr="003051C0">
        <w:rPr>
          <w:rFonts w:ascii="Times New Roman" w:hAnsi="Times New Roman" w:cs="Times New Roman"/>
          <w:sz w:val="24"/>
          <w:szCs w:val="24"/>
        </w:rPr>
        <w:t>drove the expansion of gene</w:t>
      </w:r>
      <w:r w:rsidR="00560596" w:rsidRPr="003051C0">
        <w:rPr>
          <w:rFonts w:ascii="Times New Roman" w:hAnsi="Times New Roman" w:cs="Times New Roman"/>
          <w:sz w:val="24"/>
          <w:szCs w:val="24"/>
        </w:rPr>
        <w:t xml:space="preserve"> families</w:t>
      </w:r>
      <w:r w:rsidR="00D26FC2" w:rsidRPr="003051C0">
        <w:rPr>
          <w:rFonts w:ascii="Times New Roman" w:hAnsi="Times New Roman" w:cs="Times New Roman"/>
          <w:sz w:val="24"/>
          <w:szCs w:val="24"/>
        </w:rPr>
        <w:t xml:space="preserve"> involved in cell signalling</w:t>
      </w:r>
      <w:r w:rsidR="003E7A1A" w:rsidRPr="003051C0">
        <w:rPr>
          <w:rFonts w:ascii="Times New Roman" w:hAnsi="Times New Roman" w:cs="Times New Roman"/>
          <w:sz w:val="24"/>
          <w:szCs w:val="24"/>
        </w:rPr>
        <w:t xml:space="preserve"> </w:t>
      </w:r>
      <w:r w:rsidR="003E7A1A" w:rsidRPr="003051C0">
        <w:rPr>
          <w:rFonts w:ascii="Times New Roman" w:hAnsi="Times New Roman" w:cs="Times New Roman"/>
          <w:sz w:val="24"/>
          <w:szCs w:val="24"/>
        </w:rPr>
        <w:fldChar w:fldCharType="begin"/>
      </w:r>
      <w:r w:rsidR="003E7A1A" w:rsidRPr="003051C0">
        <w:rPr>
          <w:rFonts w:ascii="Times New Roman" w:hAnsi="Times New Roman" w:cs="Times New Roman"/>
          <w:sz w:val="24"/>
          <w:szCs w:val="24"/>
        </w:rPr>
        <w:instrText xml:space="preserve"> ADDIN ZOTERO_ITEM CSL_CITATION {"citationID":"FtOvr9Ts","properties":{"formattedCitation":"(Paps and Holland 2018)","plainCitation":"(Paps and Holland 2018)","noteIndex":0},"citationItems":[{"id":1461,"uris":["http://zotero.org/users/8176000/items/DUBMKLE4"],"itemData":{"id":1461,"type":"article-journal","abstract":"Understanding the emergence of the Animal Kingdom is one of the major challenges of modern evolutionary biology. Many genomic changes took place along the evolutionary lineage that gave rise to the Metazoa. Recent research has revealed the role that co-option of old genes played during this transition, but the contribution of genomic novelty has not been fully assessed. Here, using extensive genome comparisons between metazoans and multiple outgroups, we infer the minimal protein-coding genome of the first animal, in addition to other eukaryotic ancestors, and estimate the proportion of novelties in these ancient genomes. Contrary to the prevailing view, this uncovers an unprecedented increase in the extent of genomic novelty during the origin of metazoans, and identifies 25 groups of metazoan-specific genes that are essential across the Animal Kingdom. We argue that internal genomic changes were as important as external factors in the emergence of animals.","container-title":"Nature Communications","DOI":"10.1038/s41467-018-04136-5","ISSN":"2041-1723","issue":"1","journalAbbreviation":"Nat Commun","language":"en","license":"2018 The Author(s)","note":"number: 1\npublisher: Nature Publishing Group","page":"1730","source":"www.nature.com","title":"Reconstruction of the ancestral metazoan genome reveals an increase in genomic novelty","URL":"https://www.nature.com/articles/s41467-018-04136-5","volume":"9","author":[{"family":"Paps","given":"Jordi"},{"family":"Holland","given":"Peter W. H."}],"accessed":{"date-parts":[["2023",10,21]]},"issued":{"date-parts":[["2018",4,30]]}}}],"schema":"https://github.com/citation-style-language/schema/raw/master/csl-citation.json"} </w:instrText>
      </w:r>
      <w:r w:rsidR="003E7A1A" w:rsidRPr="003051C0">
        <w:rPr>
          <w:rFonts w:ascii="Times New Roman" w:hAnsi="Times New Roman" w:cs="Times New Roman"/>
          <w:sz w:val="24"/>
          <w:szCs w:val="24"/>
        </w:rPr>
        <w:fldChar w:fldCharType="separate"/>
      </w:r>
      <w:r w:rsidR="003E7A1A" w:rsidRPr="003051C0">
        <w:rPr>
          <w:rFonts w:ascii="Times New Roman" w:hAnsi="Times New Roman" w:cs="Times New Roman"/>
          <w:sz w:val="24"/>
        </w:rPr>
        <w:t>(Paps and Holland 2018)</w:t>
      </w:r>
      <w:r w:rsidR="003E7A1A" w:rsidRPr="003051C0">
        <w:rPr>
          <w:rFonts w:ascii="Times New Roman" w:hAnsi="Times New Roman" w:cs="Times New Roman"/>
          <w:sz w:val="24"/>
          <w:szCs w:val="24"/>
        </w:rPr>
        <w:fldChar w:fldCharType="end"/>
      </w:r>
      <w:r w:rsidR="00D26FC2" w:rsidRPr="003051C0">
        <w:rPr>
          <w:rFonts w:ascii="Times New Roman" w:hAnsi="Times New Roman" w:cs="Times New Roman"/>
          <w:sz w:val="24"/>
          <w:szCs w:val="24"/>
        </w:rPr>
        <w:t>.</w:t>
      </w:r>
      <w:r w:rsidR="00CA0DC3" w:rsidRPr="003051C0">
        <w:rPr>
          <w:rFonts w:ascii="Times New Roman" w:hAnsi="Times New Roman" w:cs="Times New Roman"/>
          <w:sz w:val="24"/>
          <w:szCs w:val="24"/>
        </w:rPr>
        <w:t xml:space="preserve"> </w:t>
      </w:r>
      <w:r w:rsidR="009553DE" w:rsidRPr="003051C0">
        <w:rPr>
          <w:rFonts w:ascii="Times New Roman" w:hAnsi="Times New Roman" w:cs="Times New Roman"/>
          <w:sz w:val="24"/>
          <w:szCs w:val="24"/>
        </w:rPr>
        <w:t>T</w:t>
      </w:r>
      <w:r w:rsidR="00AD0D7C" w:rsidRPr="003051C0">
        <w:rPr>
          <w:rFonts w:ascii="Times New Roman" w:hAnsi="Times New Roman" w:cs="Times New Roman"/>
          <w:sz w:val="24"/>
          <w:szCs w:val="24"/>
        </w:rPr>
        <w:t>he advent of vision</w:t>
      </w:r>
      <w:r w:rsidR="009553DE" w:rsidRPr="003051C0">
        <w:rPr>
          <w:rFonts w:ascii="Times New Roman" w:hAnsi="Times New Roman" w:cs="Times New Roman"/>
          <w:sz w:val="24"/>
          <w:szCs w:val="24"/>
        </w:rPr>
        <w:t>, for instance,</w:t>
      </w:r>
      <w:r w:rsidR="00AD0D7C" w:rsidRPr="003051C0">
        <w:rPr>
          <w:rFonts w:ascii="Times New Roman" w:hAnsi="Times New Roman" w:cs="Times New Roman"/>
          <w:sz w:val="24"/>
          <w:szCs w:val="24"/>
        </w:rPr>
        <w:t xml:space="preserve"> required </w:t>
      </w:r>
      <w:r w:rsidR="0046615A" w:rsidRPr="003051C0">
        <w:rPr>
          <w:rFonts w:ascii="Times New Roman" w:hAnsi="Times New Roman" w:cs="Times New Roman"/>
          <w:sz w:val="24"/>
          <w:szCs w:val="24"/>
        </w:rPr>
        <w:t>a specialised</w:t>
      </w:r>
      <w:r w:rsidR="00160383" w:rsidRPr="003051C0">
        <w:rPr>
          <w:rFonts w:ascii="Times New Roman" w:hAnsi="Times New Roman" w:cs="Times New Roman"/>
          <w:sz w:val="24"/>
          <w:szCs w:val="24"/>
        </w:rPr>
        <w:t xml:space="preserve"> cell type, the photoreceptor cell, </w:t>
      </w:r>
      <w:r w:rsidR="00ED7E28" w:rsidRPr="003051C0">
        <w:rPr>
          <w:rFonts w:ascii="Times New Roman" w:hAnsi="Times New Roman" w:cs="Times New Roman"/>
          <w:sz w:val="24"/>
          <w:szCs w:val="24"/>
        </w:rPr>
        <w:t xml:space="preserve">capable </w:t>
      </w:r>
      <w:r w:rsidR="002C21A9" w:rsidRPr="003051C0">
        <w:rPr>
          <w:rFonts w:ascii="Times New Roman" w:hAnsi="Times New Roman" w:cs="Times New Roman"/>
          <w:sz w:val="24"/>
          <w:szCs w:val="24"/>
        </w:rPr>
        <w:t>both o</w:t>
      </w:r>
      <w:r w:rsidR="008F0E15" w:rsidRPr="003051C0">
        <w:rPr>
          <w:rFonts w:ascii="Times New Roman" w:hAnsi="Times New Roman" w:cs="Times New Roman"/>
          <w:sz w:val="24"/>
          <w:szCs w:val="24"/>
        </w:rPr>
        <w:t>f detecting</w:t>
      </w:r>
      <w:r w:rsidR="00E10070" w:rsidRPr="003051C0">
        <w:rPr>
          <w:rFonts w:ascii="Times New Roman" w:hAnsi="Times New Roman" w:cs="Times New Roman"/>
          <w:sz w:val="24"/>
          <w:szCs w:val="24"/>
        </w:rPr>
        <w:t xml:space="preserve"> light, </w:t>
      </w:r>
      <w:r w:rsidR="0046615A" w:rsidRPr="003051C0">
        <w:rPr>
          <w:rFonts w:ascii="Times New Roman" w:hAnsi="Times New Roman" w:cs="Times New Roman"/>
          <w:sz w:val="24"/>
          <w:szCs w:val="24"/>
        </w:rPr>
        <w:t>and</w:t>
      </w:r>
      <w:r w:rsidR="00E10070" w:rsidRPr="003051C0">
        <w:rPr>
          <w:rFonts w:ascii="Times New Roman" w:hAnsi="Times New Roman" w:cs="Times New Roman"/>
          <w:sz w:val="24"/>
          <w:szCs w:val="24"/>
        </w:rPr>
        <w:t xml:space="preserve"> of </w:t>
      </w:r>
      <w:r w:rsidR="007F7ACD" w:rsidRPr="003051C0">
        <w:rPr>
          <w:rFonts w:ascii="Times New Roman" w:hAnsi="Times New Roman" w:cs="Times New Roman"/>
          <w:sz w:val="24"/>
          <w:szCs w:val="24"/>
        </w:rPr>
        <w:t>relaying this signal to other cells</w:t>
      </w:r>
      <w:r w:rsidR="009F3EDA" w:rsidRPr="003051C0">
        <w:rPr>
          <w:rFonts w:ascii="Times New Roman" w:hAnsi="Times New Roman" w:cs="Times New Roman"/>
          <w:sz w:val="24"/>
          <w:szCs w:val="24"/>
        </w:rPr>
        <w:t>, that in turn can integrate this signal to elaborate a collective response.</w:t>
      </w:r>
      <w:r w:rsidR="0096307A" w:rsidRPr="003051C0">
        <w:rPr>
          <w:rFonts w:ascii="Times New Roman" w:hAnsi="Times New Roman" w:cs="Times New Roman"/>
          <w:sz w:val="24"/>
          <w:szCs w:val="24"/>
        </w:rPr>
        <w:t xml:space="preserve"> This was possible by coupling </w:t>
      </w:r>
      <w:r w:rsidR="00B062CA" w:rsidRPr="003051C0">
        <w:rPr>
          <w:rFonts w:ascii="Times New Roman" w:hAnsi="Times New Roman" w:cs="Times New Roman"/>
          <w:sz w:val="24"/>
          <w:szCs w:val="24"/>
        </w:rPr>
        <w:t>photosensitive molecules, the opsin bound to a cis-retinal molecule, with a</w:t>
      </w:r>
      <w:r w:rsidR="00CA1C4E" w:rsidRPr="003051C0">
        <w:rPr>
          <w:rFonts w:ascii="Times New Roman" w:hAnsi="Times New Roman" w:cs="Times New Roman"/>
          <w:sz w:val="24"/>
          <w:szCs w:val="24"/>
        </w:rPr>
        <w:t xml:space="preserve"> phototransduction machinery </w:t>
      </w:r>
      <w:r w:rsidR="007E7C23" w:rsidRPr="003051C0">
        <w:rPr>
          <w:rFonts w:ascii="Times New Roman" w:hAnsi="Times New Roman" w:cs="Times New Roman"/>
          <w:sz w:val="24"/>
          <w:szCs w:val="24"/>
        </w:rPr>
        <w:t xml:space="preserve">capable of transducing the signal </w:t>
      </w:r>
      <w:r w:rsidR="00C83321" w:rsidRPr="003051C0">
        <w:rPr>
          <w:rFonts w:ascii="Times New Roman" w:hAnsi="Times New Roman" w:cs="Times New Roman"/>
          <w:sz w:val="24"/>
          <w:szCs w:val="24"/>
        </w:rPr>
        <w:t xml:space="preserve">within the cell and </w:t>
      </w:r>
      <w:r w:rsidR="00A35783" w:rsidRPr="003051C0">
        <w:rPr>
          <w:rFonts w:ascii="Times New Roman" w:hAnsi="Times New Roman" w:cs="Times New Roman"/>
          <w:sz w:val="24"/>
          <w:szCs w:val="24"/>
        </w:rPr>
        <w:t>culminating in ion channel modulation. The resulting flow of ions is</w:t>
      </w:r>
      <w:r w:rsidR="00D011A5" w:rsidRPr="003051C0">
        <w:rPr>
          <w:rFonts w:ascii="Times New Roman" w:hAnsi="Times New Roman" w:cs="Times New Roman"/>
          <w:sz w:val="24"/>
          <w:szCs w:val="24"/>
        </w:rPr>
        <w:t xml:space="preserve"> responsible for the electrical signalling that starts the communication with other cells</w:t>
      </w:r>
      <w:r w:rsidR="003E7A1A" w:rsidRPr="003051C0">
        <w:rPr>
          <w:rFonts w:ascii="Times New Roman" w:hAnsi="Times New Roman" w:cs="Times New Roman"/>
          <w:sz w:val="24"/>
          <w:szCs w:val="24"/>
        </w:rPr>
        <w:t xml:space="preserve"> (</w:t>
      </w:r>
      <w:r w:rsidR="003E7A1A" w:rsidRPr="003051C0">
        <w:rPr>
          <w:rFonts w:ascii="Times New Roman" w:hAnsi="Times New Roman" w:cs="Times New Roman"/>
          <w:sz w:val="24"/>
          <w:szCs w:val="24"/>
          <w:highlight w:val="yellow"/>
        </w:rPr>
        <w:t>REF</w:t>
      </w:r>
      <w:r w:rsidR="003E7A1A" w:rsidRPr="003051C0">
        <w:rPr>
          <w:rFonts w:ascii="Times New Roman" w:hAnsi="Times New Roman" w:cs="Times New Roman"/>
          <w:sz w:val="24"/>
          <w:szCs w:val="24"/>
        </w:rPr>
        <w:t>)</w:t>
      </w:r>
      <w:r w:rsidR="00D011A5" w:rsidRPr="003051C0">
        <w:rPr>
          <w:rFonts w:ascii="Times New Roman" w:hAnsi="Times New Roman" w:cs="Times New Roman"/>
          <w:sz w:val="24"/>
          <w:szCs w:val="24"/>
        </w:rPr>
        <w:t>.</w:t>
      </w:r>
      <w:r w:rsidR="00C9606C" w:rsidRPr="003051C0">
        <w:rPr>
          <w:rFonts w:ascii="Times New Roman" w:hAnsi="Times New Roman" w:cs="Times New Roman"/>
          <w:sz w:val="24"/>
          <w:szCs w:val="24"/>
        </w:rPr>
        <w:t xml:space="preserve"> Similarly, </w:t>
      </w:r>
      <w:r w:rsidR="008D3F5F" w:rsidRPr="003051C0">
        <w:rPr>
          <w:rFonts w:ascii="Times New Roman" w:hAnsi="Times New Roman" w:cs="Times New Roman"/>
          <w:sz w:val="24"/>
          <w:szCs w:val="24"/>
        </w:rPr>
        <w:t>cells of the</w:t>
      </w:r>
      <w:r w:rsidR="001E3069" w:rsidRPr="003051C0">
        <w:rPr>
          <w:rFonts w:ascii="Times New Roman" w:hAnsi="Times New Roman" w:cs="Times New Roman"/>
          <w:sz w:val="24"/>
          <w:szCs w:val="24"/>
        </w:rPr>
        <w:t xml:space="preserve"> immune system </w:t>
      </w:r>
      <w:r w:rsidR="008D3F5F" w:rsidRPr="003051C0">
        <w:rPr>
          <w:rFonts w:ascii="Times New Roman" w:hAnsi="Times New Roman" w:cs="Times New Roman"/>
          <w:sz w:val="24"/>
          <w:szCs w:val="24"/>
        </w:rPr>
        <w:t xml:space="preserve">are responsible for </w:t>
      </w:r>
      <w:r w:rsidR="004D70EB" w:rsidRPr="003051C0">
        <w:rPr>
          <w:rFonts w:ascii="Times New Roman" w:hAnsi="Times New Roman" w:cs="Times New Roman"/>
          <w:sz w:val="24"/>
          <w:szCs w:val="24"/>
        </w:rPr>
        <w:t xml:space="preserve">maintaining the </w:t>
      </w:r>
      <w:r w:rsidR="00D373F6" w:rsidRPr="003051C0">
        <w:rPr>
          <w:rFonts w:ascii="Times New Roman" w:hAnsi="Times New Roman" w:cs="Times New Roman"/>
          <w:sz w:val="24"/>
          <w:szCs w:val="24"/>
        </w:rPr>
        <w:t xml:space="preserve">physiology of an organism both under normal conditions </w:t>
      </w:r>
      <w:r w:rsidR="00DB552B" w:rsidRPr="003051C0">
        <w:rPr>
          <w:rFonts w:ascii="Times New Roman" w:hAnsi="Times New Roman" w:cs="Times New Roman"/>
          <w:sz w:val="24"/>
          <w:szCs w:val="24"/>
        </w:rPr>
        <w:t xml:space="preserve">and </w:t>
      </w:r>
      <w:r w:rsidR="00D373F6" w:rsidRPr="003051C0">
        <w:rPr>
          <w:rFonts w:ascii="Times New Roman" w:hAnsi="Times New Roman" w:cs="Times New Roman"/>
          <w:sz w:val="24"/>
          <w:szCs w:val="24"/>
        </w:rPr>
        <w:t>when faced with external threats</w:t>
      </w:r>
      <w:r w:rsidR="00DB552B" w:rsidRPr="003051C0">
        <w:rPr>
          <w:rFonts w:ascii="Times New Roman" w:hAnsi="Times New Roman" w:cs="Times New Roman"/>
          <w:sz w:val="24"/>
          <w:szCs w:val="24"/>
        </w:rPr>
        <w:t>.</w:t>
      </w:r>
      <w:r w:rsidR="004A7D04" w:rsidRPr="003051C0">
        <w:rPr>
          <w:rFonts w:ascii="Times New Roman" w:hAnsi="Times New Roman" w:cs="Times New Roman"/>
          <w:sz w:val="24"/>
          <w:szCs w:val="24"/>
        </w:rPr>
        <w:t xml:space="preserve"> </w:t>
      </w:r>
      <w:r w:rsidR="00DC08BA" w:rsidRPr="003051C0">
        <w:rPr>
          <w:rFonts w:ascii="Times New Roman" w:hAnsi="Times New Roman" w:cs="Times New Roman"/>
          <w:sz w:val="24"/>
          <w:szCs w:val="24"/>
        </w:rPr>
        <w:t>C</w:t>
      </w:r>
      <w:r w:rsidR="004D4AA6" w:rsidRPr="003051C0">
        <w:rPr>
          <w:rFonts w:ascii="Times New Roman" w:hAnsi="Times New Roman" w:cs="Times New Roman"/>
          <w:sz w:val="24"/>
          <w:szCs w:val="24"/>
        </w:rPr>
        <w:t>hemokine signalling</w:t>
      </w:r>
      <w:r w:rsidR="00517FE2" w:rsidRPr="003051C0">
        <w:rPr>
          <w:rFonts w:ascii="Times New Roman" w:hAnsi="Times New Roman" w:cs="Times New Roman"/>
          <w:sz w:val="24"/>
          <w:szCs w:val="24"/>
        </w:rPr>
        <w:t>, for example,</w:t>
      </w:r>
      <w:r w:rsidR="00142FB7" w:rsidRPr="003051C0">
        <w:rPr>
          <w:rFonts w:ascii="Times New Roman" w:hAnsi="Times New Roman" w:cs="Times New Roman"/>
          <w:sz w:val="24"/>
          <w:szCs w:val="24"/>
        </w:rPr>
        <w:t xml:space="preserve"> plays an essential role</w:t>
      </w:r>
      <w:r w:rsidR="004D4AA6" w:rsidRPr="003051C0">
        <w:rPr>
          <w:rFonts w:ascii="Times New Roman" w:hAnsi="Times New Roman" w:cs="Times New Roman"/>
          <w:sz w:val="24"/>
          <w:szCs w:val="24"/>
        </w:rPr>
        <w:t xml:space="preserve"> in numerous </w:t>
      </w:r>
      <w:r w:rsidR="009F5F6C" w:rsidRPr="003051C0">
        <w:rPr>
          <w:rFonts w:ascii="Times New Roman" w:hAnsi="Times New Roman" w:cs="Times New Roman"/>
          <w:sz w:val="24"/>
          <w:szCs w:val="24"/>
        </w:rPr>
        <w:t xml:space="preserve">processes </w:t>
      </w:r>
      <w:r w:rsidR="00517FE2" w:rsidRPr="003051C0">
        <w:rPr>
          <w:rFonts w:ascii="Times New Roman" w:hAnsi="Times New Roman" w:cs="Times New Roman"/>
          <w:sz w:val="24"/>
          <w:szCs w:val="24"/>
        </w:rPr>
        <w:t>in vertebrates</w:t>
      </w:r>
      <w:r w:rsidR="00517FE2" w:rsidRPr="003051C0">
        <w:rPr>
          <w:rFonts w:ascii="Times New Roman" w:hAnsi="Times New Roman" w:cs="Times New Roman"/>
          <w:sz w:val="24"/>
          <w:szCs w:val="24"/>
        </w:rPr>
        <w:t xml:space="preserve"> </w:t>
      </w:r>
      <w:r w:rsidR="00B81908" w:rsidRPr="003051C0">
        <w:rPr>
          <w:rFonts w:ascii="Times New Roman" w:hAnsi="Times New Roman" w:cs="Times New Roman"/>
          <w:sz w:val="24"/>
          <w:szCs w:val="24"/>
        </w:rPr>
        <w:t>by</w:t>
      </w:r>
      <w:r w:rsidR="00AE3999" w:rsidRPr="003051C0">
        <w:rPr>
          <w:rFonts w:ascii="Times New Roman" w:hAnsi="Times New Roman" w:cs="Times New Roman"/>
          <w:sz w:val="24"/>
          <w:szCs w:val="24"/>
        </w:rPr>
        <w:t xml:space="preserve"> coordinating cell </w:t>
      </w:r>
      <w:r w:rsidR="009F5F6C" w:rsidRPr="003051C0">
        <w:rPr>
          <w:rFonts w:ascii="Times New Roman" w:hAnsi="Times New Roman" w:cs="Times New Roman"/>
          <w:sz w:val="24"/>
          <w:szCs w:val="24"/>
        </w:rPr>
        <w:t>migrations through</w:t>
      </w:r>
      <w:r w:rsidR="00AE3999" w:rsidRPr="003051C0">
        <w:rPr>
          <w:rFonts w:ascii="Times New Roman" w:hAnsi="Times New Roman" w:cs="Times New Roman"/>
          <w:sz w:val="24"/>
          <w:szCs w:val="24"/>
        </w:rPr>
        <w:t>out</w:t>
      </w:r>
      <w:r w:rsidR="009F5F6C" w:rsidRPr="003051C0">
        <w:rPr>
          <w:rFonts w:ascii="Times New Roman" w:hAnsi="Times New Roman" w:cs="Times New Roman"/>
          <w:sz w:val="24"/>
          <w:szCs w:val="24"/>
        </w:rPr>
        <w:t xml:space="preserve"> the body </w:t>
      </w:r>
      <w:r w:rsidR="00CF0D2C" w:rsidRPr="003051C0">
        <w:rPr>
          <w:rFonts w:ascii="Times New Roman" w:hAnsi="Times New Roman" w:cs="Times New Roman"/>
          <w:sz w:val="24"/>
          <w:szCs w:val="24"/>
        </w:rPr>
        <w:t>during development</w:t>
      </w:r>
      <w:r w:rsidR="00AE3999" w:rsidRPr="003051C0">
        <w:rPr>
          <w:rFonts w:ascii="Times New Roman" w:hAnsi="Times New Roman" w:cs="Times New Roman"/>
          <w:sz w:val="24"/>
          <w:szCs w:val="24"/>
        </w:rPr>
        <w:t>,</w:t>
      </w:r>
      <w:r w:rsidR="009F5F6C" w:rsidRPr="003051C0">
        <w:rPr>
          <w:rFonts w:ascii="Times New Roman" w:hAnsi="Times New Roman" w:cs="Times New Roman"/>
          <w:sz w:val="24"/>
          <w:szCs w:val="24"/>
        </w:rPr>
        <w:t xml:space="preserve"> homeostasis</w:t>
      </w:r>
      <w:r w:rsidR="00880AA6" w:rsidRPr="003051C0">
        <w:rPr>
          <w:rFonts w:ascii="Times New Roman" w:hAnsi="Times New Roman" w:cs="Times New Roman"/>
          <w:sz w:val="24"/>
          <w:szCs w:val="24"/>
        </w:rPr>
        <w:t>,</w:t>
      </w:r>
      <w:r w:rsidR="00CF0D2C" w:rsidRPr="003051C0">
        <w:rPr>
          <w:rFonts w:ascii="Times New Roman" w:hAnsi="Times New Roman" w:cs="Times New Roman"/>
          <w:sz w:val="24"/>
          <w:szCs w:val="24"/>
        </w:rPr>
        <w:t xml:space="preserve"> and </w:t>
      </w:r>
      <w:r w:rsidR="00383DF8" w:rsidRPr="003051C0">
        <w:rPr>
          <w:rFonts w:ascii="Times New Roman" w:hAnsi="Times New Roman" w:cs="Times New Roman"/>
          <w:sz w:val="24"/>
          <w:szCs w:val="24"/>
        </w:rPr>
        <w:t>host defence</w:t>
      </w:r>
      <w:r w:rsidR="00CF0D2C" w:rsidRPr="003051C0">
        <w:rPr>
          <w:rFonts w:ascii="Times New Roman" w:hAnsi="Times New Roman" w:cs="Times New Roman"/>
          <w:sz w:val="24"/>
          <w:szCs w:val="24"/>
        </w:rPr>
        <w:t>.</w:t>
      </w:r>
      <w:r w:rsidR="00EC11BF" w:rsidRPr="003051C0">
        <w:rPr>
          <w:rFonts w:ascii="Times New Roman" w:hAnsi="Times New Roman" w:cs="Times New Roman"/>
          <w:sz w:val="24"/>
          <w:szCs w:val="24"/>
        </w:rPr>
        <w:t xml:space="preserve"> This system signals through</w:t>
      </w:r>
      <w:r w:rsidR="008C1B7C" w:rsidRPr="003051C0">
        <w:rPr>
          <w:rFonts w:ascii="Times New Roman" w:hAnsi="Times New Roman" w:cs="Times New Roman"/>
          <w:sz w:val="24"/>
          <w:szCs w:val="24"/>
        </w:rPr>
        <w:t xml:space="preserve"> </w:t>
      </w:r>
      <w:r w:rsidR="00945BA3" w:rsidRPr="003051C0">
        <w:rPr>
          <w:rFonts w:ascii="Times New Roman" w:hAnsi="Times New Roman" w:cs="Times New Roman"/>
          <w:sz w:val="24"/>
          <w:szCs w:val="24"/>
        </w:rPr>
        <w:t xml:space="preserve">small </w:t>
      </w:r>
      <w:r w:rsidR="00C00D6C" w:rsidRPr="003051C0">
        <w:rPr>
          <w:rFonts w:ascii="Times New Roman" w:hAnsi="Times New Roman" w:cs="Times New Roman"/>
          <w:sz w:val="24"/>
          <w:szCs w:val="24"/>
        </w:rPr>
        <w:t>chemotactic</w:t>
      </w:r>
      <w:r w:rsidR="00945BA3" w:rsidRPr="003051C0">
        <w:rPr>
          <w:rFonts w:ascii="Times New Roman" w:hAnsi="Times New Roman" w:cs="Times New Roman"/>
          <w:sz w:val="24"/>
          <w:szCs w:val="24"/>
        </w:rPr>
        <w:t xml:space="preserve"> proteins </w:t>
      </w:r>
      <w:r w:rsidR="00945BA3" w:rsidRPr="003051C0">
        <w:rPr>
          <w:rFonts w:ascii="Times New Roman" w:hAnsi="Times New Roman" w:cs="Times New Roman"/>
          <w:sz w:val="24"/>
          <w:szCs w:val="24"/>
        </w:rPr>
        <w:t>secreted by certain cells</w:t>
      </w:r>
      <w:r w:rsidR="00945BA3" w:rsidRPr="003051C0">
        <w:rPr>
          <w:rFonts w:ascii="Times New Roman" w:hAnsi="Times New Roman" w:cs="Times New Roman"/>
          <w:sz w:val="24"/>
          <w:szCs w:val="24"/>
        </w:rPr>
        <w:t xml:space="preserve"> that are recognised by</w:t>
      </w:r>
      <w:r w:rsidR="00903A68" w:rsidRPr="003051C0">
        <w:rPr>
          <w:rFonts w:ascii="Times New Roman" w:hAnsi="Times New Roman" w:cs="Times New Roman"/>
          <w:sz w:val="24"/>
          <w:szCs w:val="24"/>
        </w:rPr>
        <w:t xml:space="preserve"> </w:t>
      </w:r>
      <w:r w:rsidR="008C1B7C" w:rsidRPr="003051C0">
        <w:rPr>
          <w:rFonts w:ascii="Times New Roman" w:hAnsi="Times New Roman" w:cs="Times New Roman"/>
          <w:sz w:val="24"/>
          <w:szCs w:val="24"/>
        </w:rPr>
        <w:t xml:space="preserve">GPCR receptors on </w:t>
      </w:r>
      <w:r w:rsidR="00A2793C" w:rsidRPr="003051C0">
        <w:rPr>
          <w:rFonts w:ascii="Times New Roman" w:hAnsi="Times New Roman" w:cs="Times New Roman"/>
          <w:sz w:val="24"/>
          <w:szCs w:val="24"/>
        </w:rPr>
        <w:t xml:space="preserve">the </w:t>
      </w:r>
      <w:r w:rsidR="008C1B7C" w:rsidRPr="003051C0">
        <w:rPr>
          <w:rFonts w:ascii="Times New Roman" w:hAnsi="Times New Roman" w:cs="Times New Roman"/>
          <w:sz w:val="24"/>
          <w:szCs w:val="24"/>
        </w:rPr>
        <w:t>target cells</w:t>
      </w:r>
      <w:r w:rsidR="004D42B7" w:rsidRPr="003051C0">
        <w:rPr>
          <w:rFonts w:ascii="Times New Roman" w:hAnsi="Times New Roman" w:cs="Times New Roman"/>
          <w:sz w:val="24"/>
          <w:szCs w:val="24"/>
        </w:rPr>
        <w:t>,</w:t>
      </w:r>
      <w:r w:rsidR="00E942AF" w:rsidRPr="003051C0">
        <w:rPr>
          <w:rFonts w:ascii="Times New Roman" w:hAnsi="Times New Roman" w:cs="Times New Roman"/>
          <w:sz w:val="24"/>
          <w:szCs w:val="24"/>
        </w:rPr>
        <w:t xml:space="preserve"> </w:t>
      </w:r>
      <w:r w:rsidR="008914D9" w:rsidRPr="003051C0">
        <w:rPr>
          <w:rFonts w:ascii="Times New Roman" w:hAnsi="Times New Roman" w:cs="Times New Roman"/>
          <w:sz w:val="24"/>
          <w:szCs w:val="24"/>
        </w:rPr>
        <w:t>which</w:t>
      </w:r>
      <w:r w:rsidR="00E942AF" w:rsidRPr="003051C0">
        <w:rPr>
          <w:rFonts w:ascii="Times New Roman" w:hAnsi="Times New Roman" w:cs="Times New Roman"/>
          <w:sz w:val="24"/>
          <w:szCs w:val="24"/>
        </w:rPr>
        <w:t xml:space="preserve"> are </w:t>
      </w:r>
      <w:r w:rsidR="00310CAC" w:rsidRPr="003051C0">
        <w:rPr>
          <w:rFonts w:ascii="Times New Roman" w:hAnsi="Times New Roman" w:cs="Times New Roman"/>
          <w:sz w:val="24"/>
          <w:szCs w:val="24"/>
        </w:rPr>
        <w:t>induced</w:t>
      </w:r>
      <w:r w:rsidR="00E942AF" w:rsidRPr="003051C0">
        <w:rPr>
          <w:rFonts w:ascii="Times New Roman" w:hAnsi="Times New Roman" w:cs="Times New Roman"/>
          <w:sz w:val="24"/>
          <w:szCs w:val="24"/>
        </w:rPr>
        <w:t xml:space="preserve"> to </w:t>
      </w:r>
      <w:r w:rsidR="00590EEF" w:rsidRPr="003051C0">
        <w:rPr>
          <w:rFonts w:ascii="Times New Roman" w:hAnsi="Times New Roman" w:cs="Times New Roman"/>
          <w:sz w:val="24"/>
          <w:szCs w:val="24"/>
        </w:rPr>
        <w:t>move along</w:t>
      </w:r>
      <w:r w:rsidR="00E942AF" w:rsidRPr="003051C0">
        <w:rPr>
          <w:rFonts w:ascii="Times New Roman" w:hAnsi="Times New Roman" w:cs="Times New Roman"/>
          <w:sz w:val="24"/>
          <w:szCs w:val="24"/>
        </w:rPr>
        <w:t xml:space="preserve"> the gradient of </w:t>
      </w:r>
      <w:r w:rsidR="00C00D6C" w:rsidRPr="003051C0">
        <w:rPr>
          <w:rFonts w:ascii="Times New Roman" w:hAnsi="Times New Roman" w:cs="Times New Roman"/>
          <w:sz w:val="24"/>
          <w:szCs w:val="24"/>
        </w:rPr>
        <w:t>these molecules (</w:t>
      </w:r>
      <w:r w:rsidR="00C00D6C" w:rsidRPr="003051C0">
        <w:rPr>
          <w:rFonts w:ascii="Times New Roman" w:hAnsi="Times New Roman" w:cs="Times New Roman"/>
          <w:sz w:val="24"/>
          <w:szCs w:val="24"/>
          <w:highlight w:val="yellow"/>
        </w:rPr>
        <w:t>REF</w:t>
      </w:r>
      <w:r w:rsidR="00C00D6C" w:rsidRPr="003051C0">
        <w:rPr>
          <w:rFonts w:ascii="Times New Roman" w:hAnsi="Times New Roman" w:cs="Times New Roman"/>
          <w:sz w:val="24"/>
          <w:szCs w:val="24"/>
        </w:rPr>
        <w:t>)</w:t>
      </w:r>
      <w:r w:rsidR="008C1B7C" w:rsidRPr="003051C0">
        <w:rPr>
          <w:rFonts w:ascii="Times New Roman" w:hAnsi="Times New Roman" w:cs="Times New Roman"/>
          <w:sz w:val="24"/>
          <w:szCs w:val="24"/>
        </w:rPr>
        <w:t>.</w:t>
      </w:r>
    </w:p>
    <w:p w14:paraId="443016D1" w14:textId="1406F7AA" w:rsidR="00246DC5" w:rsidRDefault="00964229" w:rsidP="00FA4B3F">
      <w:pPr>
        <w:spacing w:line="360" w:lineRule="auto"/>
        <w:jc w:val="both"/>
        <w:rPr>
          <w:rFonts w:ascii="Times New Roman" w:hAnsi="Times New Roman" w:cs="Times New Roman"/>
          <w:sz w:val="24"/>
          <w:szCs w:val="24"/>
        </w:rPr>
      </w:pPr>
      <w:r w:rsidRPr="003051C0">
        <w:rPr>
          <w:rFonts w:ascii="Times New Roman" w:hAnsi="Times New Roman" w:cs="Times New Roman"/>
          <w:sz w:val="24"/>
          <w:szCs w:val="24"/>
        </w:rPr>
        <w:t>A</w:t>
      </w:r>
      <w:r w:rsidRPr="003051C0">
        <w:rPr>
          <w:rFonts w:ascii="Times New Roman" w:hAnsi="Times New Roman" w:cs="Times New Roman"/>
          <w:sz w:val="24"/>
          <w:szCs w:val="24"/>
        </w:rPr>
        <w:t>cknowledging</w:t>
      </w:r>
      <w:r w:rsidR="005546E8" w:rsidRPr="003051C0">
        <w:rPr>
          <w:rFonts w:ascii="Times New Roman" w:hAnsi="Times New Roman" w:cs="Times New Roman"/>
          <w:sz w:val="24"/>
          <w:szCs w:val="24"/>
        </w:rPr>
        <w:t xml:space="preserve"> </w:t>
      </w:r>
      <w:r w:rsidR="008F4DA1" w:rsidRPr="003051C0">
        <w:rPr>
          <w:rFonts w:ascii="Times New Roman" w:hAnsi="Times New Roman" w:cs="Times New Roman"/>
          <w:sz w:val="24"/>
          <w:szCs w:val="24"/>
        </w:rPr>
        <w:t>this</w:t>
      </w:r>
      <w:r w:rsidR="005546E8" w:rsidRPr="003051C0">
        <w:rPr>
          <w:rFonts w:ascii="Times New Roman" w:hAnsi="Times New Roman" w:cs="Times New Roman"/>
          <w:sz w:val="24"/>
          <w:szCs w:val="24"/>
        </w:rPr>
        <w:t xml:space="preserve"> evolutionary history and </w:t>
      </w:r>
      <w:r w:rsidR="003F3C89" w:rsidRPr="003051C0">
        <w:rPr>
          <w:rFonts w:ascii="Times New Roman" w:hAnsi="Times New Roman" w:cs="Times New Roman"/>
          <w:sz w:val="24"/>
          <w:szCs w:val="24"/>
        </w:rPr>
        <w:t>recognising the centrality of</w:t>
      </w:r>
      <w:r w:rsidR="005546E8" w:rsidRPr="003051C0">
        <w:rPr>
          <w:rFonts w:ascii="Times New Roman" w:hAnsi="Times New Roman" w:cs="Times New Roman"/>
          <w:sz w:val="24"/>
          <w:szCs w:val="24"/>
        </w:rPr>
        <w:t xml:space="preserve"> cell si</w:t>
      </w:r>
      <w:r w:rsidR="00FB53A3" w:rsidRPr="003051C0">
        <w:rPr>
          <w:rFonts w:ascii="Times New Roman" w:hAnsi="Times New Roman" w:cs="Times New Roman"/>
          <w:sz w:val="24"/>
          <w:szCs w:val="24"/>
        </w:rPr>
        <w:t xml:space="preserve">gnalling </w:t>
      </w:r>
      <w:r w:rsidR="003F3C89" w:rsidRPr="003051C0">
        <w:rPr>
          <w:rFonts w:ascii="Times New Roman" w:hAnsi="Times New Roman" w:cs="Times New Roman"/>
          <w:sz w:val="24"/>
          <w:szCs w:val="24"/>
        </w:rPr>
        <w:t>for the</w:t>
      </w:r>
      <w:r w:rsidR="00FB53A3" w:rsidRPr="003051C0">
        <w:rPr>
          <w:rFonts w:ascii="Times New Roman" w:hAnsi="Times New Roman" w:cs="Times New Roman"/>
          <w:sz w:val="24"/>
          <w:szCs w:val="24"/>
        </w:rPr>
        <w:t xml:space="preserve"> </w:t>
      </w:r>
      <w:r w:rsidR="003F3C89" w:rsidRPr="003051C0">
        <w:rPr>
          <w:rFonts w:ascii="Times New Roman" w:hAnsi="Times New Roman" w:cs="Times New Roman"/>
          <w:sz w:val="24"/>
          <w:szCs w:val="24"/>
        </w:rPr>
        <w:t>maintenance of</w:t>
      </w:r>
      <w:r w:rsidR="00FB53A3" w:rsidRPr="003051C0">
        <w:rPr>
          <w:rFonts w:ascii="Times New Roman" w:hAnsi="Times New Roman" w:cs="Times New Roman"/>
          <w:sz w:val="24"/>
          <w:szCs w:val="24"/>
        </w:rPr>
        <w:t xml:space="preserve"> multicellular</w:t>
      </w:r>
      <w:r w:rsidR="003F3C89" w:rsidRPr="003051C0">
        <w:rPr>
          <w:rFonts w:ascii="Times New Roman" w:hAnsi="Times New Roman" w:cs="Times New Roman"/>
          <w:sz w:val="24"/>
          <w:szCs w:val="24"/>
        </w:rPr>
        <w:t xml:space="preserve">ity </w:t>
      </w:r>
      <w:r w:rsidR="00FB53A3" w:rsidRPr="003051C0">
        <w:rPr>
          <w:rFonts w:ascii="Times New Roman" w:hAnsi="Times New Roman" w:cs="Times New Roman"/>
          <w:sz w:val="24"/>
          <w:szCs w:val="24"/>
        </w:rPr>
        <w:t xml:space="preserve">is essential </w:t>
      </w:r>
      <w:r w:rsidR="002D5E33" w:rsidRPr="003051C0">
        <w:rPr>
          <w:rFonts w:ascii="Times New Roman" w:hAnsi="Times New Roman" w:cs="Times New Roman"/>
          <w:sz w:val="24"/>
          <w:szCs w:val="24"/>
        </w:rPr>
        <w:t>for a deeper understanding of animal biology and evolution.</w:t>
      </w:r>
      <w:r w:rsidR="00344C20" w:rsidRPr="003051C0">
        <w:rPr>
          <w:rFonts w:ascii="Times New Roman" w:hAnsi="Times New Roman" w:cs="Times New Roman"/>
          <w:sz w:val="24"/>
          <w:szCs w:val="24"/>
        </w:rPr>
        <w:t xml:space="preserve"> </w:t>
      </w:r>
      <w:r w:rsidR="003F5768" w:rsidRPr="003051C0">
        <w:rPr>
          <w:rFonts w:ascii="Times New Roman" w:hAnsi="Times New Roman" w:cs="Times New Roman"/>
          <w:sz w:val="24"/>
          <w:szCs w:val="24"/>
        </w:rPr>
        <w:t xml:space="preserve">This principle was an inspiration </w:t>
      </w:r>
      <w:r w:rsidR="00911269">
        <w:rPr>
          <w:rFonts w:ascii="Times New Roman" w:hAnsi="Times New Roman" w:cs="Times New Roman"/>
          <w:sz w:val="24"/>
          <w:szCs w:val="24"/>
        </w:rPr>
        <w:t>for</w:t>
      </w:r>
      <w:r w:rsidR="003F5768" w:rsidRPr="003051C0">
        <w:rPr>
          <w:rFonts w:ascii="Times New Roman" w:hAnsi="Times New Roman" w:cs="Times New Roman"/>
          <w:sz w:val="24"/>
          <w:szCs w:val="24"/>
        </w:rPr>
        <w:t xml:space="preserve"> the </w:t>
      </w:r>
      <w:r w:rsidR="00385921">
        <w:rPr>
          <w:rFonts w:ascii="Times New Roman" w:hAnsi="Times New Roman" w:cs="Times New Roman"/>
          <w:sz w:val="24"/>
          <w:szCs w:val="24"/>
        </w:rPr>
        <w:t>research</w:t>
      </w:r>
      <w:r w:rsidR="00642BB2">
        <w:rPr>
          <w:rFonts w:ascii="Times New Roman" w:hAnsi="Times New Roman" w:cs="Times New Roman"/>
          <w:sz w:val="24"/>
          <w:szCs w:val="24"/>
        </w:rPr>
        <w:t xml:space="preserve"> </w:t>
      </w:r>
      <w:r w:rsidR="00D229EB">
        <w:rPr>
          <w:rFonts w:ascii="Times New Roman" w:hAnsi="Times New Roman" w:cs="Times New Roman"/>
          <w:sz w:val="24"/>
          <w:szCs w:val="24"/>
        </w:rPr>
        <w:t>presented</w:t>
      </w:r>
      <w:r w:rsidR="00642BB2">
        <w:rPr>
          <w:rFonts w:ascii="Times New Roman" w:hAnsi="Times New Roman" w:cs="Times New Roman"/>
          <w:sz w:val="24"/>
          <w:szCs w:val="24"/>
        </w:rPr>
        <w:t xml:space="preserve"> in this thesis, where I explored the evolution of </w:t>
      </w:r>
      <w:r w:rsidR="008424CD">
        <w:rPr>
          <w:rFonts w:ascii="Times New Roman" w:hAnsi="Times New Roman" w:cs="Times New Roman"/>
          <w:sz w:val="24"/>
          <w:szCs w:val="24"/>
        </w:rPr>
        <w:t xml:space="preserve">vision and the chemokine system as examples of </w:t>
      </w:r>
      <w:r w:rsidR="004A56E1">
        <w:rPr>
          <w:rFonts w:ascii="Times New Roman" w:hAnsi="Times New Roman" w:cs="Times New Roman"/>
          <w:sz w:val="24"/>
          <w:szCs w:val="24"/>
        </w:rPr>
        <w:t xml:space="preserve">processes relying on cell </w:t>
      </w:r>
      <w:r w:rsidR="004A56E1">
        <w:rPr>
          <w:rFonts w:ascii="Times New Roman" w:hAnsi="Times New Roman" w:cs="Times New Roman"/>
          <w:sz w:val="24"/>
          <w:szCs w:val="24"/>
        </w:rPr>
        <w:t>signalling</w:t>
      </w:r>
      <w:r w:rsidR="004A56E1">
        <w:rPr>
          <w:rFonts w:ascii="Times New Roman" w:hAnsi="Times New Roman" w:cs="Times New Roman"/>
          <w:sz w:val="24"/>
          <w:szCs w:val="24"/>
        </w:rPr>
        <w:t>.</w:t>
      </w:r>
      <w:r w:rsidR="00D9537F">
        <w:rPr>
          <w:rFonts w:ascii="Times New Roman" w:hAnsi="Times New Roman" w:cs="Times New Roman"/>
          <w:sz w:val="24"/>
          <w:szCs w:val="24"/>
        </w:rPr>
        <w:t xml:space="preserve"> </w:t>
      </w:r>
      <w:r w:rsidR="00FE267F">
        <w:rPr>
          <w:rFonts w:ascii="Times New Roman" w:hAnsi="Times New Roman" w:cs="Times New Roman"/>
          <w:sz w:val="24"/>
          <w:szCs w:val="24"/>
        </w:rPr>
        <w:t>To explore</w:t>
      </w:r>
      <w:r w:rsidR="00D47A6A">
        <w:rPr>
          <w:rFonts w:ascii="Times New Roman" w:hAnsi="Times New Roman" w:cs="Times New Roman"/>
          <w:sz w:val="24"/>
          <w:szCs w:val="24"/>
        </w:rPr>
        <w:t xml:space="preserve"> the evolution</w:t>
      </w:r>
      <w:r w:rsidR="00FE267F">
        <w:rPr>
          <w:rFonts w:ascii="Times New Roman" w:hAnsi="Times New Roman" w:cs="Times New Roman"/>
          <w:sz w:val="24"/>
          <w:szCs w:val="24"/>
        </w:rPr>
        <w:t>ary history</w:t>
      </w:r>
      <w:r w:rsidR="00D47A6A">
        <w:rPr>
          <w:rFonts w:ascii="Times New Roman" w:hAnsi="Times New Roman" w:cs="Times New Roman"/>
          <w:sz w:val="24"/>
          <w:szCs w:val="24"/>
        </w:rPr>
        <w:t xml:space="preserve"> of vision two </w:t>
      </w:r>
      <w:r w:rsidR="006D6619">
        <w:rPr>
          <w:rFonts w:ascii="Times New Roman" w:hAnsi="Times New Roman" w:cs="Times New Roman"/>
          <w:sz w:val="24"/>
          <w:szCs w:val="24"/>
        </w:rPr>
        <w:t>primary</w:t>
      </w:r>
      <w:r w:rsidR="00D47A6A">
        <w:rPr>
          <w:rFonts w:ascii="Times New Roman" w:hAnsi="Times New Roman" w:cs="Times New Roman"/>
          <w:sz w:val="24"/>
          <w:szCs w:val="24"/>
        </w:rPr>
        <w:t xml:space="preserve"> aims were identified: </w:t>
      </w:r>
      <w:r w:rsidR="00FE267F">
        <w:rPr>
          <w:rFonts w:ascii="Times New Roman" w:hAnsi="Times New Roman" w:cs="Times New Roman"/>
          <w:sz w:val="24"/>
          <w:szCs w:val="24"/>
        </w:rPr>
        <w:t>first, investigating</w:t>
      </w:r>
      <w:r w:rsidR="00B259F8">
        <w:rPr>
          <w:rFonts w:ascii="Times New Roman" w:hAnsi="Times New Roman" w:cs="Times New Roman"/>
          <w:sz w:val="24"/>
          <w:szCs w:val="24"/>
        </w:rPr>
        <w:t xml:space="preserve"> the evolution of photoreceptor cells by </w:t>
      </w:r>
      <w:r w:rsidR="00801AC1">
        <w:rPr>
          <w:rFonts w:ascii="Times New Roman" w:hAnsi="Times New Roman" w:cs="Times New Roman"/>
          <w:sz w:val="24"/>
          <w:szCs w:val="24"/>
        </w:rPr>
        <w:lastRenderedPageBreak/>
        <w:t>tracing the history</w:t>
      </w:r>
      <w:r w:rsidR="00B259F8">
        <w:rPr>
          <w:rFonts w:ascii="Times New Roman" w:hAnsi="Times New Roman" w:cs="Times New Roman"/>
          <w:sz w:val="24"/>
          <w:szCs w:val="24"/>
        </w:rPr>
        <w:t xml:space="preserve"> of the phototransduction pathway</w:t>
      </w:r>
      <w:r w:rsidR="00F36DE7" w:rsidRPr="00F36DE7">
        <w:rPr>
          <w:rFonts w:ascii="Times New Roman" w:hAnsi="Times New Roman" w:cs="Times New Roman"/>
          <w:sz w:val="24"/>
          <w:szCs w:val="24"/>
        </w:rPr>
        <w:t xml:space="preserve"> </w:t>
      </w:r>
      <w:r w:rsidR="00F36DE7">
        <w:rPr>
          <w:rFonts w:ascii="Times New Roman" w:hAnsi="Times New Roman" w:cs="Times New Roman"/>
          <w:sz w:val="24"/>
          <w:szCs w:val="24"/>
        </w:rPr>
        <w:t>components</w:t>
      </w:r>
      <w:r w:rsidR="00B259F8">
        <w:rPr>
          <w:rFonts w:ascii="Times New Roman" w:hAnsi="Times New Roman" w:cs="Times New Roman"/>
          <w:sz w:val="24"/>
          <w:szCs w:val="24"/>
        </w:rPr>
        <w:t xml:space="preserve"> and the regulatory genes involved in the cell type specification; </w:t>
      </w:r>
      <w:r w:rsidR="00977CC1">
        <w:rPr>
          <w:rFonts w:ascii="Times New Roman" w:hAnsi="Times New Roman" w:cs="Times New Roman"/>
          <w:sz w:val="24"/>
          <w:szCs w:val="24"/>
        </w:rPr>
        <w:t xml:space="preserve">and </w:t>
      </w:r>
      <w:r w:rsidR="00A84099">
        <w:rPr>
          <w:rFonts w:ascii="Times New Roman" w:hAnsi="Times New Roman" w:cs="Times New Roman"/>
          <w:sz w:val="24"/>
          <w:szCs w:val="24"/>
        </w:rPr>
        <w:t xml:space="preserve">second, </w:t>
      </w:r>
      <w:r w:rsidR="00977CC1">
        <w:rPr>
          <w:rFonts w:ascii="Times New Roman" w:hAnsi="Times New Roman" w:cs="Times New Roman"/>
          <w:sz w:val="24"/>
          <w:szCs w:val="24"/>
        </w:rPr>
        <w:t>reconstructing the evolution of the retinol metabolism pathway</w:t>
      </w:r>
      <w:r w:rsidR="00A84099">
        <w:rPr>
          <w:rFonts w:ascii="Times New Roman" w:hAnsi="Times New Roman" w:cs="Times New Roman"/>
          <w:sz w:val="24"/>
          <w:szCs w:val="24"/>
        </w:rPr>
        <w:t>,</w:t>
      </w:r>
      <w:r w:rsidR="00977CC1">
        <w:rPr>
          <w:rFonts w:ascii="Times New Roman" w:hAnsi="Times New Roman" w:cs="Times New Roman"/>
          <w:sz w:val="24"/>
          <w:szCs w:val="24"/>
        </w:rPr>
        <w:t xml:space="preserve"> </w:t>
      </w:r>
      <w:r w:rsidR="00A84099">
        <w:rPr>
          <w:rFonts w:ascii="Times New Roman" w:hAnsi="Times New Roman" w:cs="Times New Roman"/>
          <w:sz w:val="24"/>
          <w:szCs w:val="24"/>
        </w:rPr>
        <w:t>which</w:t>
      </w:r>
      <w:r w:rsidR="00977CC1">
        <w:rPr>
          <w:rFonts w:ascii="Times New Roman" w:hAnsi="Times New Roman" w:cs="Times New Roman"/>
          <w:sz w:val="24"/>
          <w:szCs w:val="24"/>
        </w:rPr>
        <w:t xml:space="preserve"> is responsible for the constant production of the </w:t>
      </w:r>
      <w:r w:rsidR="006D6A64">
        <w:rPr>
          <w:rFonts w:ascii="Times New Roman" w:hAnsi="Times New Roman" w:cs="Times New Roman"/>
          <w:sz w:val="24"/>
          <w:szCs w:val="24"/>
        </w:rPr>
        <w:t xml:space="preserve">photosensitive </w:t>
      </w:r>
      <w:r w:rsidR="00977CC1">
        <w:rPr>
          <w:rFonts w:ascii="Times New Roman" w:hAnsi="Times New Roman" w:cs="Times New Roman"/>
          <w:sz w:val="24"/>
          <w:szCs w:val="24"/>
        </w:rPr>
        <w:t>retinal that</w:t>
      </w:r>
      <w:r w:rsidR="00D3212F">
        <w:rPr>
          <w:rFonts w:ascii="Times New Roman" w:hAnsi="Times New Roman" w:cs="Times New Roman"/>
          <w:sz w:val="24"/>
          <w:szCs w:val="24"/>
        </w:rPr>
        <w:t xml:space="preserve">, when </w:t>
      </w:r>
      <w:r w:rsidR="00977CC1">
        <w:rPr>
          <w:rFonts w:ascii="Times New Roman" w:hAnsi="Times New Roman" w:cs="Times New Roman"/>
          <w:sz w:val="24"/>
          <w:szCs w:val="24"/>
        </w:rPr>
        <w:t>bound to opsin</w:t>
      </w:r>
      <w:r w:rsidR="00D3212F">
        <w:rPr>
          <w:rFonts w:ascii="Times New Roman" w:hAnsi="Times New Roman" w:cs="Times New Roman"/>
          <w:sz w:val="24"/>
          <w:szCs w:val="24"/>
        </w:rPr>
        <w:t>,</w:t>
      </w:r>
      <w:r w:rsidR="00977CC1">
        <w:rPr>
          <w:rFonts w:ascii="Times New Roman" w:hAnsi="Times New Roman" w:cs="Times New Roman"/>
          <w:sz w:val="24"/>
          <w:szCs w:val="24"/>
        </w:rPr>
        <w:t xml:space="preserve"> </w:t>
      </w:r>
      <w:r w:rsidR="00D3212F" w:rsidRPr="006D6619">
        <w:rPr>
          <w:rFonts w:ascii="Times New Roman" w:hAnsi="Times New Roman" w:cs="Times New Roman"/>
          <w:sz w:val="24"/>
          <w:szCs w:val="24"/>
        </w:rPr>
        <w:t>enables the phototransduction process.</w:t>
      </w:r>
      <w:r w:rsidR="002C4337">
        <w:rPr>
          <w:rFonts w:ascii="Times New Roman" w:hAnsi="Times New Roman" w:cs="Times New Roman"/>
          <w:sz w:val="24"/>
          <w:szCs w:val="24"/>
        </w:rPr>
        <w:t xml:space="preserve"> </w:t>
      </w:r>
      <w:r w:rsidR="00DF0CA1">
        <w:rPr>
          <w:rFonts w:ascii="Times New Roman" w:hAnsi="Times New Roman" w:cs="Times New Roman"/>
          <w:sz w:val="24"/>
          <w:szCs w:val="24"/>
        </w:rPr>
        <w:t>T</w:t>
      </w:r>
      <w:r w:rsidR="002C4337">
        <w:rPr>
          <w:rFonts w:ascii="Times New Roman" w:hAnsi="Times New Roman" w:cs="Times New Roman"/>
          <w:sz w:val="24"/>
          <w:szCs w:val="24"/>
        </w:rPr>
        <w:t xml:space="preserve">o investigate </w:t>
      </w:r>
      <w:r w:rsidR="00E72CED">
        <w:rPr>
          <w:rFonts w:ascii="Times New Roman" w:hAnsi="Times New Roman" w:cs="Times New Roman"/>
          <w:sz w:val="24"/>
          <w:szCs w:val="24"/>
        </w:rPr>
        <w:t xml:space="preserve">the evolution of chemokine signalling, three main aims were </w:t>
      </w:r>
      <w:r w:rsidR="004A137C">
        <w:rPr>
          <w:rFonts w:ascii="Times New Roman" w:hAnsi="Times New Roman" w:cs="Times New Roman"/>
          <w:sz w:val="24"/>
          <w:szCs w:val="24"/>
        </w:rPr>
        <w:t>pursued</w:t>
      </w:r>
      <w:r w:rsidR="00E72CED">
        <w:rPr>
          <w:rFonts w:ascii="Times New Roman" w:hAnsi="Times New Roman" w:cs="Times New Roman"/>
          <w:sz w:val="24"/>
          <w:szCs w:val="24"/>
        </w:rPr>
        <w:t xml:space="preserve">: </w:t>
      </w:r>
      <w:r w:rsidR="00DC6115">
        <w:rPr>
          <w:rFonts w:ascii="Times New Roman" w:hAnsi="Times New Roman" w:cs="Times New Roman"/>
          <w:sz w:val="24"/>
          <w:szCs w:val="24"/>
        </w:rPr>
        <w:t>first, clarifying</w:t>
      </w:r>
      <w:r w:rsidR="00E61D3F">
        <w:rPr>
          <w:rFonts w:ascii="Times New Roman" w:hAnsi="Times New Roman" w:cs="Times New Roman"/>
          <w:sz w:val="24"/>
          <w:szCs w:val="24"/>
        </w:rPr>
        <w:t xml:space="preserve"> the relationship</w:t>
      </w:r>
      <w:r w:rsidR="00DC6115">
        <w:rPr>
          <w:rFonts w:ascii="Times New Roman" w:hAnsi="Times New Roman" w:cs="Times New Roman"/>
          <w:sz w:val="24"/>
          <w:szCs w:val="24"/>
        </w:rPr>
        <w:t>s</w:t>
      </w:r>
      <w:r w:rsidR="00E61D3F">
        <w:rPr>
          <w:rFonts w:ascii="Times New Roman" w:hAnsi="Times New Roman" w:cs="Times New Roman"/>
          <w:sz w:val="24"/>
          <w:szCs w:val="24"/>
        </w:rPr>
        <w:t xml:space="preserve"> </w:t>
      </w:r>
      <w:r w:rsidR="00DC6115">
        <w:rPr>
          <w:rFonts w:ascii="Times New Roman" w:hAnsi="Times New Roman" w:cs="Times New Roman"/>
          <w:sz w:val="24"/>
          <w:szCs w:val="24"/>
        </w:rPr>
        <w:t>between</w:t>
      </w:r>
      <w:r w:rsidR="00E61D3F">
        <w:rPr>
          <w:rFonts w:ascii="Times New Roman" w:hAnsi="Times New Roman" w:cs="Times New Roman"/>
          <w:sz w:val="24"/>
          <w:szCs w:val="24"/>
        </w:rPr>
        <w:t xml:space="preserve"> the “canonical” chemokines and chemokine receptors and </w:t>
      </w:r>
      <w:r w:rsidR="00003A74">
        <w:rPr>
          <w:rFonts w:ascii="Times New Roman" w:hAnsi="Times New Roman" w:cs="Times New Roman"/>
          <w:sz w:val="24"/>
          <w:szCs w:val="24"/>
        </w:rPr>
        <w:t>“non-canonical” proteins that are also involved in the system; second, reconstructing the evolution of the ligand components; lastly, reconstructing the evolution of the receptor components.</w:t>
      </w:r>
      <w:r w:rsidR="00195B67">
        <w:rPr>
          <w:rFonts w:ascii="Times New Roman" w:hAnsi="Times New Roman" w:cs="Times New Roman"/>
          <w:sz w:val="24"/>
          <w:szCs w:val="24"/>
        </w:rPr>
        <w:t xml:space="preserve"> </w:t>
      </w:r>
      <w:r w:rsidR="00BB420B" w:rsidRPr="00BB420B">
        <w:rPr>
          <w:rFonts w:ascii="Times New Roman" w:hAnsi="Times New Roman" w:cs="Times New Roman"/>
          <w:sz w:val="24"/>
          <w:szCs w:val="24"/>
        </w:rPr>
        <w:t xml:space="preserve">To </w:t>
      </w:r>
      <w:r w:rsidR="008C0404">
        <w:rPr>
          <w:rFonts w:ascii="Times New Roman" w:hAnsi="Times New Roman" w:cs="Times New Roman"/>
          <w:sz w:val="24"/>
          <w:szCs w:val="24"/>
        </w:rPr>
        <w:t>address</w:t>
      </w:r>
      <w:r w:rsidR="00BB420B" w:rsidRPr="00BB420B">
        <w:rPr>
          <w:rFonts w:ascii="Times New Roman" w:hAnsi="Times New Roman" w:cs="Times New Roman"/>
          <w:sz w:val="24"/>
          <w:szCs w:val="24"/>
        </w:rPr>
        <w:t xml:space="preserve"> these </w:t>
      </w:r>
      <w:r w:rsidR="00BB420B">
        <w:rPr>
          <w:rFonts w:ascii="Times New Roman" w:hAnsi="Times New Roman" w:cs="Times New Roman"/>
          <w:sz w:val="24"/>
          <w:szCs w:val="24"/>
        </w:rPr>
        <w:t>aims</w:t>
      </w:r>
      <w:r w:rsidR="00BB420B" w:rsidRPr="00BB420B">
        <w:rPr>
          <w:rFonts w:ascii="Times New Roman" w:hAnsi="Times New Roman" w:cs="Times New Roman"/>
          <w:sz w:val="24"/>
          <w:szCs w:val="24"/>
        </w:rPr>
        <w:t xml:space="preserve">, </w:t>
      </w:r>
      <w:r w:rsidR="00246DC5">
        <w:rPr>
          <w:rFonts w:ascii="Times New Roman" w:hAnsi="Times New Roman" w:cs="Times New Roman"/>
          <w:sz w:val="24"/>
          <w:szCs w:val="24"/>
        </w:rPr>
        <w:t>a combination of</w:t>
      </w:r>
      <w:r w:rsidR="00246DC5" w:rsidRPr="00BB420B">
        <w:rPr>
          <w:rFonts w:ascii="Times New Roman" w:hAnsi="Times New Roman" w:cs="Times New Roman"/>
          <w:sz w:val="24"/>
          <w:szCs w:val="24"/>
        </w:rPr>
        <w:t xml:space="preserve"> </w:t>
      </w:r>
      <w:r w:rsidR="00AF6920">
        <w:rPr>
          <w:rFonts w:ascii="Times New Roman" w:hAnsi="Times New Roman" w:cs="Times New Roman"/>
          <w:sz w:val="24"/>
          <w:szCs w:val="24"/>
        </w:rPr>
        <w:t xml:space="preserve">large-scale </w:t>
      </w:r>
      <w:r w:rsidR="00246DC5">
        <w:rPr>
          <w:rFonts w:ascii="Times New Roman" w:hAnsi="Times New Roman" w:cs="Times New Roman"/>
          <w:sz w:val="24"/>
          <w:szCs w:val="24"/>
        </w:rPr>
        <w:t>phylogenetic and bioinformatic methods</w:t>
      </w:r>
      <w:r w:rsidR="00BB420B" w:rsidRPr="00BB420B">
        <w:rPr>
          <w:rFonts w:ascii="Times New Roman" w:hAnsi="Times New Roman" w:cs="Times New Roman"/>
          <w:sz w:val="24"/>
          <w:szCs w:val="24"/>
        </w:rPr>
        <w:t xml:space="preserve"> w</w:t>
      </w:r>
      <w:r w:rsidR="00246DC5">
        <w:rPr>
          <w:rFonts w:ascii="Times New Roman" w:hAnsi="Times New Roman" w:cs="Times New Roman"/>
          <w:sz w:val="24"/>
          <w:szCs w:val="24"/>
        </w:rPr>
        <w:t>ere</w:t>
      </w:r>
      <w:r w:rsidR="00BB420B" w:rsidRPr="00BB420B">
        <w:rPr>
          <w:rFonts w:ascii="Times New Roman" w:hAnsi="Times New Roman" w:cs="Times New Roman"/>
          <w:sz w:val="24"/>
          <w:szCs w:val="24"/>
        </w:rPr>
        <w:t xml:space="preserve"> employed</w:t>
      </w:r>
      <w:r w:rsidR="00C92F94">
        <w:rPr>
          <w:rFonts w:ascii="Times New Roman" w:hAnsi="Times New Roman" w:cs="Times New Roman"/>
          <w:sz w:val="24"/>
          <w:szCs w:val="24"/>
        </w:rPr>
        <w:t xml:space="preserve">. </w:t>
      </w:r>
      <w:r w:rsidR="000D5DAC">
        <w:rPr>
          <w:rFonts w:ascii="Times New Roman" w:hAnsi="Times New Roman" w:cs="Times New Roman"/>
          <w:sz w:val="24"/>
          <w:szCs w:val="24"/>
        </w:rPr>
        <w:t>Instead of</w:t>
      </w:r>
      <w:r w:rsidR="00C92F94">
        <w:rPr>
          <w:rFonts w:ascii="Times New Roman" w:hAnsi="Times New Roman" w:cs="Times New Roman"/>
          <w:sz w:val="24"/>
          <w:szCs w:val="24"/>
        </w:rPr>
        <w:t xml:space="preserve"> </w:t>
      </w:r>
      <w:r w:rsidR="001D116A">
        <w:rPr>
          <w:rFonts w:ascii="Times New Roman" w:hAnsi="Times New Roman" w:cs="Times New Roman"/>
          <w:sz w:val="24"/>
          <w:szCs w:val="24"/>
        </w:rPr>
        <w:t>limiting the focus to</w:t>
      </w:r>
      <w:r w:rsidR="00C92F94">
        <w:rPr>
          <w:rFonts w:ascii="Times New Roman" w:hAnsi="Times New Roman" w:cs="Times New Roman"/>
          <w:sz w:val="24"/>
          <w:szCs w:val="24"/>
        </w:rPr>
        <w:t xml:space="preserve"> only a subset of molecular components, </w:t>
      </w:r>
      <w:r w:rsidR="00141B99">
        <w:rPr>
          <w:rFonts w:ascii="Times New Roman" w:hAnsi="Times New Roman" w:cs="Times New Roman"/>
          <w:sz w:val="24"/>
          <w:szCs w:val="24"/>
        </w:rPr>
        <w:t xml:space="preserve"> the analyses were conducted on </w:t>
      </w:r>
      <w:r w:rsidR="00604B09">
        <w:rPr>
          <w:rFonts w:ascii="Times New Roman" w:hAnsi="Times New Roman" w:cs="Times New Roman"/>
          <w:sz w:val="24"/>
          <w:szCs w:val="24"/>
        </w:rPr>
        <w:t xml:space="preserve">a comprehensive set of components from the pathways and systems </w:t>
      </w:r>
      <w:r w:rsidR="00141B99">
        <w:rPr>
          <w:rFonts w:ascii="Times New Roman" w:hAnsi="Times New Roman" w:cs="Times New Roman"/>
          <w:sz w:val="24"/>
          <w:szCs w:val="24"/>
        </w:rPr>
        <w:t xml:space="preserve">under investigation. </w:t>
      </w:r>
      <w:r w:rsidR="00E41380">
        <w:rPr>
          <w:rFonts w:ascii="Times New Roman" w:hAnsi="Times New Roman" w:cs="Times New Roman"/>
          <w:sz w:val="24"/>
          <w:szCs w:val="24"/>
        </w:rPr>
        <w:t xml:space="preserve"> </w:t>
      </w:r>
      <w:r w:rsidR="00122D3F">
        <w:rPr>
          <w:rFonts w:ascii="Times New Roman" w:hAnsi="Times New Roman" w:cs="Times New Roman"/>
          <w:sz w:val="24"/>
          <w:szCs w:val="24"/>
        </w:rPr>
        <w:t xml:space="preserve">This approach allowed to collect multiple pieces of </w:t>
      </w:r>
      <w:r w:rsidR="00965BB9">
        <w:rPr>
          <w:rFonts w:ascii="Times New Roman" w:hAnsi="Times New Roman" w:cs="Times New Roman"/>
          <w:sz w:val="24"/>
          <w:szCs w:val="24"/>
        </w:rPr>
        <w:t>evidence</w:t>
      </w:r>
      <w:r w:rsidR="00122D3F">
        <w:rPr>
          <w:rFonts w:ascii="Times New Roman" w:hAnsi="Times New Roman" w:cs="Times New Roman"/>
          <w:sz w:val="24"/>
          <w:szCs w:val="24"/>
        </w:rPr>
        <w:t xml:space="preserve"> that </w:t>
      </w:r>
      <w:r w:rsidR="000A305F">
        <w:rPr>
          <w:rFonts w:ascii="Times New Roman" w:hAnsi="Times New Roman" w:cs="Times New Roman"/>
          <w:sz w:val="24"/>
          <w:szCs w:val="24"/>
        </w:rPr>
        <w:t>combined</w:t>
      </w:r>
      <w:r w:rsidR="0018446F">
        <w:rPr>
          <w:rFonts w:ascii="Times New Roman" w:hAnsi="Times New Roman" w:cs="Times New Roman"/>
          <w:sz w:val="24"/>
          <w:szCs w:val="24"/>
        </w:rPr>
        <w:t xml:space="preserve"> create</w:t>
      </w:r>
      <w:r w:rsidR="0029132B">
        <w:rPr>
          <w:rFonts w:ascii="Times New Roman" w:hAnsi="Times New Roman" w:cs="Times New Roman"/>
          <w:sz w:val="24"/>
          <w:szCs w:val="24"/>
        </w:rPr>
        <w:t>d</w:t>
      </w:r>
      <w:r w:rsidR="0018446F">
        <w:rPr>
          <w:rFonts w:ascii="Times New Roman" w:hAnsi="Times New Roman" w:cs="Times New Roman"/>
          <w:sz w:val="24"/>
          <w:szCs w:val="24"/>
        </w:rPr>
        <w:t xml:space="preserve"> a broader picture </w:t>
      </w:r>
      <w:r w:rsidR="000A305F">
        <w:rPr>
          <w:rFonts w:ascii="Times New Roman" w:hAnsi="Times New Roman" w:cs="Times New Roman"/>
          <w:sz w:val="24"/>
          <w:szCs w:val="24"/>
        </w:rPr>
        <w:t xml:space="preserve">of the trajectories of the systems under study, </w:t>
      </w:r>
      <w:r w:rsidR="00965BB9">
        <w:rPr>
          <w:rFonts w:ascii="Times New Roman" w:hAnsi="Times New Roman" w:cs="Times New Roman"/>
          <w:sz w:val="24"/>
          <w:szCs w:val="24"/>
        </w:rPr>
        <w:t>offering new insights into the</w:t>
      </w:r>
      <w:r w:rsidR="00302825">
        <w:rPr>
          <w:rFonts w:ascii="Times New Roman" w:hAnsi="Times New Roman" w:cs="Times New Roman"/>
          <w:sz w:val="24"/>
          <w:szCs w:val="24"/>
        </w:rPr>
        <w:t>ir evolution</w:t>
      </w:r>
      <w:r w:rsidR="00965BB9">
        <w:rPr>
          <w:rFonts w:ascii="Times New Roman" w:hAnsi="Times New Roman" w:cs="Times New Roman"/>
          <w:sz w:val="24"/>
          <w:szCs w:val="24"/>
        </w:rPr>
        <w:t xml:space="preserve">. </w:t>
      </w:r>
    </w:p>
    <w:p w14:paraId="5D7A15EE" w14:textId="77777777" w:rsidR="00015764" w:rsidRDefault="00015764" w:rsidP="00FA4B3F">
      <w:pPr>
        <w:spacing w:line="360" w:lineRule="auto"/>
        <w:jc w:val="both"/>
        <w:rPr>
          <w:rFonts w:ascii="Times New Roman" w:hAnsi="Times New Roman" w:cs="Times New Roman"/>
          <w:sz w:val="24"/>
          <w:szCs w:val="24"/>
        </w:rPr>
      </w:pPr>
    </w:p>
    <w:p w14:paraId="11479FFA" w14:textId="4EBF0336" w:rsidR="00227856" w:rsidRDefault="00227856" w:rsidP="00FA4B3F">
      <w:pPr>
        <w:spacing w:line="360" w:lineRule="auto"/>
        <w:jc w:val="both"/>
        <w:rPr>
          <w:rFonts w:ascii="Times New Roman" w:hAnsi="Times New Roman" w:cs="Times New Roman"/>
          <w:sz w:val="24"/>
          <w:szCs w:val="24"/>
        </w:rPr>
      </w:pPr>
      <w:r w:rsidRPr="003051C0">
        <w:rPr>
          <w:rFonts w:ascii="Times New Roman" w:hAnsi="Times New Roman" w:cs="Times New Roman"/>
          <w:sz w:val="24"/>
          <w:szCs w:val="24"/>
        </w:rPr>
        <w:t>Summary of results for aim one: phototr and PRC</w:t>
      </w:r>
      <w:r w:rsidR="00DD2E8B">
        <w:rPr>
          <w:rFonts w:ascii="Times New Roman" w:hAnsi="Times New Roman" w:cs="Times New Roman"/>
          <w:sz w:val="24"/>
          <w:szCs w:val="24"/>
        </w:rPr>
        <w:t>:</w:t>
      </w:r>
    </w:p>
    <w:p w14:paraId="500EF421" w14:textId="19916B90" w:rsidR="00C9743F" w:rsidRDefault="000F0A59"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00F33A1B">
        <w:rPr>
          <w:rFonts w:ascii="Times New Roman" w:hAnsi="Times New Roman" w:cs="Times New Roman"/>
          <w:sz w:val="24"/>
          <w:szCs w:val="24"/>
        </w:rPr>
        <w:t xml:space="preserve">Most phototransduction broad gene families are </w:t>
      </w:r>
      <w:r w:rsidR="00FB30E1">
        <w:rPr>
          <w:rFonts w:ascii="Times New Roman" w:hAnsi="Times New Roman" w:cs="Times New Roman"/>
          <w:sz w:val="24"/>
          <w:szCs w:val="24"/>
        </w:rPr>
        <w:t xml:space="preserve">distributed broadly throughout eukaryotes, suggesting ancient origin of the broad gene families. </w:t>
      </w:r>
      <w:r w:rsidR="006052FC">
        <w:rPr>
          <w:rFonts w:ascii="Times New Roman" w:hAnsi="Times New Roman" w:cs="Times New Roman"/>
          <w:sz w:val="24"/>
          <w:szCs w:val="24"/>
        </w:rPr>
        <w:t xml:space="preserve">Broad gene families are often involved in multiple different pathways and processes, which may explain why they are present </w:t>
      </w:r>
      <w:r w:rsidR="000007E6">
        <w:rPr>
          <w:rFonts w:ascii="Times New Roman" w:hAnsi="Times New Roman" w:cs="Times New Roman"/>
          <w:sz w:val="24"/>
          <w:szCs w:val="24"/>
        </w:rPr>
        <w:t>also outside of animals where they will not be involved in vision. However, w</w:t>
      </w:r>
      <w:r w:rsidR="00FB30E1">
        <w:rPr>
          <w:rFonts w:ascii="Times New Roman" w:hAnsi="Times New Roman" w:cs="Times New Roman"/>
          <w:sz w:val="24"/>
          <w:szCs w:val="24"/>
        </w:rPr>
        <w:t>ithin these big gene families, subfamilies can be identified.</w:t>
      </w:r>
      <w:r w:rsidR="000007E6">
        <w:rPr>
          <w:rFonts w:ascii="Times New Roman" w:hAnsi="Times New Roman" w:cs="Times New Roman"/>
          <w:sz w:val="24"/>
          <w:szCs w:val="24"/>
        </w:rPr>
        <w:t xml:space="preserve"> This allows to </w:t>
      </w:r>
      <w:r w:rsidR="00C9743F">
        <w:rPr>
          <w:rFonts w:ascii="Times New Roman" w:hAnsi="Times New Roman" w:cs="Times New Roman"/>
          <w:sz w:val="24"/>
          <w:szCs w:val="24"/>
        </w:rPr>
        <w:t xml:space="preserve">trace more in detail the evolution of the subfamilies that contain phototransduction genes known in model organisms phototransduction pathways. </w:t>
      </w:r>
      <w:r w:rsidR="004C01AE">
        <w:rPr>
          <w:rFonts w:ascii="Times New Roman" w:hAnsi="Times New Roman" w:cs="Times New Roman"/>
          <w:sz w:val="24"/>
          <w:szCs w:val="24"/>
        </w:rPr>
        <w:t>In this way we can see more details for example x,y,z.</w:t>
      </w:r>
    </w:p>
    <w:p w14:paraId="23236884" w14:textId="6F83B301" w:rsidR="00DD2E8B" w:rsidRDefault="000F0A59"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00C9743F">
        <w:rPr>
          <w:rFonts w:ascii="Times New Roman" w:hAnsi="Times New Roman" w:cs="Times New Roman"/>
          <w:sz w:val="24"/>
          <w:szCs w:val="24"/>
        </w:rPr>
        <w:t xml:space="preserve">While these considerations are generally true for </w:t>
      </w:r>
      <w:r w:rsidR="004561B3">
        <w:rPr>
          <w:rFonts w:ascii="Times New Roman" w:hAnsi="Times New Roman" w:cs="Times New Roman"/>
          <w:sz w:val="24"/>
          <w:szCs w:val="24"/>
        </w:rPr>
        <w:t>gene families composing both the major phototransduction pathways, ciliary and rhabdomeric,</w:t>
      </w:r>
      <w:r w:rsidR="001C4E5C">
        <w:rPr>
          <w:rFonts w:ascii="Times New Roman" w:hAnsi="Times New Roman" w:cs="Times New Roman"/>
          <w:sz w:val="24"/>
          <w:szCs w:val="24"/>
        </w:rPr>
        <w:t xml:space="preserve"> there are some differences. For example ciliary genes tend to be more vertebrate specific.</w:t>
      </w:r>
      <w:r w:rsidR="00FB30E1">
        <w:rPr>
          <w:rFonts w:ascii="Times New Roman" w:hAnsi="Times New Roman" w:cs="Times New Roman"/>
          <w:sz w:val="24"/>
          <w:szCs w:val="24"/>
        </w:rPr>
        <w:t xml:space="preserve"> </w:t>
      </w:r>
    </w:p>
    <w:p w14:paraId="55E110AD" w14:textId="3A8DE126" w:rsidR="004C01AE" w:rsidRDefault="004C01AE"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ing phototransduction genes as markers it was possible to identify </w:t>
      </w:r>
      <w:r w:rsidR="0038348D">
        <w:rPr>
          <w:rFonts w:ascii="Times New Roman" w:hAnsi="Times New Roman" w:cs="Times New Roman"/>
          <w:sz w:val="24"/>
          <w:szCs w:val="24"/>
        </w:rPr>
        <w:t xml:space="preserve">single cell profiles for </w:t>
      </w:r>
      <w:r>
        <w:rPr>
          <w:rFonts w:ascii="Times New Roman" w:hAnsi="Times New Roman" w:cs="Times New Roman"/>
          <w:sz w:val="24"/>
          <w:szCs w:val="24"/>
        </w:rPr>
        <w:t>PRCs i</w:t>
      </w:r>
      <w:r w:rsidR="0038348D">
        <w:rPr>
          <w:rFonts w:ascii="Times New Roman" w:hAnsi="Times New Roman" w:cs="Times New Roman"/>
          <w:sz w:val="24"/>
          <w:szCs w:val="24"/>
        </w:rPr>
        <w:t xml:space="preserve">n animals, including candidates in non-bilaterians. However, in non-bilaterians not all components of the pathway were present, suggesting some species-specific differences. This is a very important avenue of research as indeed our knowledge of phototransduction currently stems on a super limited set of organisms, so it only makes </w:t>
      </w:r>
      <w:r w:rsidR="0038348D">
        <w:rPr>
          <w:rFonts w:ascii="Times New Roman" w:hAnsi="Times New Roman" w:cs="Times New Roman"/>
          <w:sz w:val="24"/>
          <w:szCs w:val="24"/>
        </w:rPr>
        <w:lastRenderedPageBreak/>
        <w:t xml:space="preserve">sense that this might not be a good representation of </w:t>
      </w:r>
      <w:r w:rsidR="00B27D03">
        <w:rPr>
          <w:rFonts w:ascii="Times New Roman" w:hAnsi="Times New Roman" w:cs="Times New Roman"/>
          <w:sz w:val="24"/>
          <w:szCs w:val="24"/>
        </w:rPr>
        <w:t xml:space="preserve">the diversity of phototransduction systems in the animal kingdom. Interest is growing in trying to uncover potential differences in non-bilateria due to the hot topic of the field in vision evolution (REFS). However I argue not to forget also </w:t>
      </w:r>
      <w:r w:rsidR="009E20AD">
        <w:rPr>
          <w:rFonts w:ascii="Times New Roman" w:hAnsi="Times New Roman" w:cs="Times New Roman"/>
          <w:sz w:val="24"/>
          <w:szCs w:val="24"/>
        </w:rPr>
        <w:t xml:space="preserve">other bilaterian organisms that may help bridge the gaps between what may be found in non-bilaterians that are very distantly related, and the current limited model organisms. It is only when we will have a broad representation of animal phototransductions that an even clearer </w:t>
      </w:r>
      <w:r w:rsidR="00AD3900">
        <w:rPr>
          <w:rFonts w:ascii="Times New Roman" w:hAnsi="Times New Roman" w:cs="Times New Roman"/>
          <w:sz w:val="24"/>
          <w:szCs w:val="24"/>
        </w:rPr>
        <w:t xml:space="preserve">interpretation of its evolution can be done. In this sense, broad scale studies such as my phylogenetic one </w:t>
      </w:r>
      <w:r w:rsidR="00B43C6C">
        <w:rPr>
          <w:rFonts w:ascii="Times New Roman" w:hAnsi="Times New Roman" w:cs="Times New Roman"/>
          <w:sz w:val="24"/>
          <w:szCs w:val="24"/>
        </w:rPr>
        <w:t xml:space="preserve">are very important, as I have identified these genes in the genomes, so in the future, as new single cell data from a broad range of animals come out, my </w:t>
      </w:r>
      <w:r w:rsidR="00571BAB">
        <w:rPr>
          <w:rFonts w:ascii="Times New Roman" w:hAnsi="Times New Roman" w:cs="Times New Roman"/>
          <w:sz w:val="24"/>
          <w:szCs w:val="24"/>
        </w:rPr>
        <w:t>set of marker genes can be readily used to look for photoreceptor cells. This combined with experimental approaches will help to add ever more pieces to the puzzle of the evolution of vision that has been the interest of researchers for many decades.</w:t>
      </w:r>
    </w:p>
    <w:p w14:paraId="484EBBE4" w14:textId="6E99755B" w:rsidR="00571BAB" w:rsidRPr="003051C0" w:rsidRDefault="00571BAB"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00EC48F5">
        <w:rPr>
          <w:rFonts w:ascii="Times New Roman" w:hAnsi="Times New Roman" w:cs="Times New Roman"/>
          <w:sz w:val="24"/>
          <w:szCs w:val="24"/>
        </w:rPr>
        <w:t xml:space="preserve">Also my analysis of shared regulatory genes will be enhanced in the future as more and more animals can be added to the dataset. However, already </w:t>
      </w:r>
      <w:r w:rsidR="00871094">
        <w:rPr>
          <w:rFonts w:ascii="Times New Roman" w:hAnsi="Times New Roman" w:cs="Times New Roman"/>
          <w:sz w:val="24"/>
          <w:szCs w:val="24"/>
        </w:rPr>
        <w:t>now some interesting patterns were found.</w:t>
      </w:r>
      <w:r w:rsidR="00432A09">
        <w:rPr>
          <w:rFonts w:ascii="Times New Roman" w:hAnsi="Times New Roman" w:cs="Times New Roman"/>
          <w:sz w:val="24"/>
          <w:szCs w:val="24"/>
        </w:rPr>
        <w:t xml:space="preserve"> For example x.y.z.</w:t>
      </w:r>
    </w:p>
    <w:p w14:paraId="29DDE720" w14:textId="0062498B" w:rsidR="004F7102" w:rsidRPr="003051C0" w:rsidRDefault="004F7102" w:rsidP="00FA4B3F">
      <w:pPr>
        <w:spacing w:line="360" w:lineRule="auto"/>
        <w:jc w:val="both"/>
        <w:rPr>
          <w:rFonts w:ascii="Times New Roman" w:hAnsi="Times New Roman" w:cs="Times New Roman"/>
          <w:sz w:val="24"/>
          <w:szCs w:val="24"/>
        </w:rPr>
      </w:pPr>
      <w:r w:rsidRPr="003051C0">
        <w:rPr>
          <w:rFonts w:ascii="Times New Roman" w:hAnsi="Times New Roman" w:cs="Times New Roman"/>
          <w:sz w:val="24"/>
          <w:szCs w:val="24"/>
        </w:rPr>
        <w:t>Hints of future perspectives: what we still don’t know / new open questions.</w:t>
      </w:r>
    </w:p>
    <w:p w14:paraId="3CE6DB32" w14:textId="77777777" w:rsidR="00896949" w:rsidRDefault="00896949" w:rsidP="00FA4B3F">
      <w:pPr>
        <w:spacing w:line="360" w:lineRule="auto"/>
        <w:jc w:val="both"/>
        <w:rPr>
          <w:rFonts w:ascii="Times New Roman" w:hAnsi="Times New Roman" w:cs="Times New Roman"/>
          <w:sz w:val="24"/>
          <w:szCs w:val="24"/>
        </w:rPr>
      </w:pPr>
    </w:p>
    <w:p w14:paraId="249396D9" w14:textId="765BDAD4" w:rsidR="00227856" w:rsidRPr="003051C0" w:rsidRDefault="00227856" w:rsidP="00FA4B3F">
      <w:pPr>
        <w:spacing w:line="360" w:lineRule="auto"/>
        <w:jc w:val="both"/>
        <w:rPr>
          <w:rFonts w:ascii="Times New Roman" w:hAnsi="Times New Roman" w:cs="Times New Roman"/>
          <w:sz w:val="24"/>
          <w:szCs w:val="24"/>
        </w:rPr>
      </w:pPr>
      <w:r w:rsidRPr="003051C0">
        <w:rPr>
          <w:rFonts w:ascii="Times New Roman" w:hAnsi="Times New Roman" w:cs="Times New Roman"/>
          <w:sz w:val="24"/>
          <w:szCs w:val="24"/>
        </w:rPr>
        <w:t>Summary of results for aim two: retinol</w:t>
      </w:r>
    </w:p>
    <w:p w14:paraId="669CA5EB" w14:textId="77777777" w:rsidR="004F7102" w:rsidRPr="003051C0" w:rsidRDefault="004F7102" w:rsidP="004F7102">
      <w:pPr>
        <w:spacing w:line="360" w:lineRule="auto"/>
        <w:jc w:val="both"/>
        <w:rPr>
          <w:rFonts w:ascii="Times New Roman" w:hAnsi="Times New Roman" w:cs="Times New Roman"/>
          <w:sz w:val="24"/>
          <w:szCs w:val="24"/>
        </w:rPr>
      </w:pPr>
      <w:r w:rsidRPr="003051C0">
        <w:rPr>
          <w:rFonts w:ascii="Times New Roman" w:hAnsi="Times New Roman" w:cs="Times New Roman"/>
          <w:sz w:val="24"/>
          <w:szCs w:val="24"/>
        </w:rPr>
        <w:t>Hints of future perspectives: what we still don’t know / new open questions.</w:t>
      </w:r>
    </w:p>
    <w:p w14:paraId="1B9D2C9C" w14:textId="77777777" w:rsidR="00896949" w:rsidRDefault="00896949" w:rsidP="00FA4B3F">
      <w:pPr>
        <w:spacing w:line="360" w:lineRule="auto"/>
        <w:jc w:val="both"/>
        <w:rPr>
          <w:rFonts w:ascii="Times New Roman" w:hAnsi="Times New Roman" w:cs="Times New Roman"/>
          <w:sz w:val="24"/>
          <w:szCs w:val="24"/>
        </w:rPr>
      </w:pPr>
    </w:p>
    <w:p w14:paraId="5CFACA2C" w14:textId="7F73E174" w:rsidR="00227856" w:rsidRPr="003051C0" w:rsidRDefault="00227856" w:rsidP="00FA4B3F">
      <w:pPr>
        <w:spacing w:line="360" w:lineRule="auto"/>
        <w:jc w:val="both"/>
        <w:rPr>
          <w:rFonts w:ascii="Times New Roman" w:hAnsi="Times New Roman" w:cs="Times New Roman"/>
          <w:sz w:val="24"/>
          <w:szCs w:val="24"/>
        </w:rPr>
      </w:pPr>
      <w:r w:rsidRPr="003051C0">
        <w:rPr>
          <w:rFonts w:ascii="Times New Roman" w:hAnsi="Times New Roman" w:cs="Times New Roman"/>
          <w:sz w:val="24"/>
          <w:szCs w:val="24"/>
        </w:rPr>
        <w:t>Summary of results for aim three: chemokine</w:t>
      </w:r>
    </w:p>
    <w:p w14:paraId="119D0CF6" w14:textId="77777777" w:rsidR="004F7102" w:rsidRPr="003051C0" w:rsidRDefault="004F7102" w:rsidP="004F7102">
      <w:pPr>
        <w:spacing w:line="360" w:lineRule="auto"/>
        <w:jc w:val="both"/>
        <w:rPr>
          <w:rFonts w:ascii="Times New Roman" w:hAnsi="Times New Roman" w:cs="Times New Roman"/>
          <w:sz w:val="24"/>
          <w:szCs w:val="24"/>
        </w:rPr>
      </w:pPr>
      <w:r w:rsidRPr="003051C0">
        <w:rPr>
          <w:rFonts w:ascii="Times New Roman" w:hAnsi="Times New Roman" w:cs="Times New Roman"/>
          <w:sz w:val="24"/>
          <w:szCs w:val="24"/>
        </w:rPr>
        <w:t>Hints of future perspectives: what we still don’t know / new open questions.</w:t>
      </w:r>
    </w:p>
    <w:p w14:paraId="327A8153" w14:textId="77777777" w:rsidR="009D2DF6" w:rsidRPr="003051C0" w:rsidRDefault="009D2DF6" w:rsidP="009D2DF6">
      <w:pPr>
        <w:spacing w:line="360" w:lineRule="auto"/>
        <w:jc w:val="both"/>
        <w:rPr>
          <w:rFonts w:ascii="Times New Roman" w:hAnsi="Times New Roman" w:cs="Times New Roman"/>
          <w:sz w:val="24"/>
          <w:szCs w:val="24"/>
        </w:rPr>
      </w:pPr>
    </w:p>
    <w:p w14:paraId="38CC7DE9" w14:textId="0F60D6E7" w:rsidR="007008E0" w:rsidRPr="003051C0" w:rsidRDefault="007008E0">
      <w:pPr>
        <w:rPr>
          <w:rFonts w:ascii="Times New Roman" w:hAnsi="Times New Roman" w:cs="Times New Roman"/>
          <w:sz w:val="24"/>
          <w:szCs w:val="24"/>
        </w:rPr>
      </w:pPr>
      <w:r w:rsidRPr="003051C0">
        <w:rPr>
          <w:rFonts w:ascii="Times New Roman" w:hAnsi="Times New Roman" w:cs="Times New Roman"/>
          <w:sz w:val="24"/>
          <w:szCs w:val="24"/>
        </w:rPr>
        <w:br w:type="page"/>
      </w:r>
    </w:p>
    <w:p w14:paraId="1F336FC3" w14:textId="5D1D4111" w:rsidR="00204026" w:rsidRPr="003051C0" w:rsidRDefault="00204026" w:rsidP="00204026">
      <w:pPr>
        <w:spacing w:line="360" w:lineRule="auto"/>
        <w:jc w:val="both"/>
        <w:rPr>
          <w:rFonts w:ascii="Times New Roman" w:hAnsi="Times New Roman" w:cs="Times New Roman"/>
          <w:color w:val="0070C0"/>
          <w:sz w:val="32"/>
          <w:szCs w:val="32"/>
        </w:rPr>
      </w:pPr>
      <w:r w:rsidRPr="003051C0">
        <w:rPr>
          <w:rFonts w:ascii="Times New Roman" w:hAnsi="Times New Roman" w:cs="Times New Roman"/>
          <w:color w:val="0070C0"/>
          <w:sz w:val="32"/>
          <w:szCs w:val="32"/>
        </w:rPr>
        <w:lastRenderedPageBreak/>
        <w:t>Conclusions</w:t>
      </w:r>
      <w:r w:rsidR="00640E22" w:rsidRPr="003051C0">
        <w:rPr>
          <w:rFonts w:ascii="Times New Roman" w:hAnsi="Times New Roman" w:cs="Times New Roman"/>
          <w:color w:val="0070C0"/>
          <w:sz w:val="32"/>
          <w:szCs w:val="32"/>
        </w:rPr>
        <w:t xml:space="preserve"> and Future Perspectives</w:t>
      </w:r>
    </w:p>
    <w:p w14:paraId="321C7896" w14:textId="77777777" w:rsidR="00204026" w:rsidRPr="003051C0" w:rsidRDefault="00204026" w:rsidP="00204026">
      <w:pPr>
        <w:spacing w:line="360" w:lineRule="auto"/>
        <w:jc w:val="both"/>
        <w:rPr>
          <w:rFonts w:ascii="Times New Roman" w:hAnsi="Times New Roman" w:cs="Times New Roman"/>
          <w:sz w:val="24"/>
          <w:szCs w:val="24"/>
        </w:rPr>
      </w:pPr>
    </w:p>
    <w:p w14:paraId="7E1014DB" w14:textId="78FC400F" w:rsidR="00885F91" w:rsidRPr="003051C0" w:rsidRDefault="00E4249C" w:rsidP="00204026">
      <w:pPr>
        <w:spacing w:line="360" w:lineRule="auto"/>
        <w:jc w:val="both"/>
        <w:rPr>
          <w:rFonts w:ascii="Times New Roman" w:hAnsi="Times New Roman" w:cs="Times New Roman"/>
          <w:sz w:val="24"/>
          <w:szCs w:val="24"/>
        </w:rPr>
      </w:pPr>
      <w:r w:rsidRPr="003051C0">
        <w:rPr>
          <w:rFonts w:ascii="Times New Roman" w:hAnsi="Times New Roman" w:cs="Times New Roman"/>
          <w:sz w:val="24"/>
          <w:szCs w:val="24"/>
        </w:rPr>
        <w:t>Comparison of methodologies and respective results.</w:t>
      </w:r>
    </w:p>
    <w:p w14:paraId="2B132A1B" w14:textId="49241626" w:rsidR="00E4249C" w:rsidRPr="003051C0" w:rsidRDefault="00E4249C" w:rsidP="00204026">
      <w:pPr>
        <w:spacing w:line="360" w:lineRule="auto"/>
        <w:jc w:val="both"/>
        <w:rPr>
          <w:rFonts w:ascii="Times New Roman" w:hAnsi="Times New Roman" w:cs="Times New Roman"/>
          <w:sz w:val="24"/>
          <w:szCs w:val="24"/>
        </w:rPr>
      </w:pPr>
      <w:r w:rsidRPr="003051C0">
        <w:rPr>
          <w:rFonts w:ascii="Times New Roman" w:hAnsi="Times New Roman" w:cs="Times New Roman"/>
          <w:sz w:val="24"/>
          <w:szCs w:val="24"/>
        </w:rPr>
        <w:t xml:space="preserve">General conclusions about the usefulness of these exploratory bioinformatic </w:t>
      </w:r>
      <w:r w:rsidR="00AD3B86" w:rsidRPr="003051C0">
        <w:rPr>
          <w:rFonts w:ascii="Times New Roman" w:hAnsi="Times New Roman" w:cs="Times New Roman"/>
          <w:sz w:val="24"/>
          <w:szCs w:val="24"/>
        </w:rPr>
        <w:t>research</w:t>
      </w:r>
      <w:r w:rsidR="004937AA" w:rsidRPr="003051C0">
        <w:rPr>
          <w:rFonts w:ascii="Times New Roman" w:hAnsi="Times New Roman" w:cs="Times New Roman"/>
          <w:sz w:val="24"/>
          <w:szCs w:val="24"/>
        </w:rPr>
        <w:t>.</w:t>
      </w:r>
    </w:p>
    <w:p w14:paraId="65C69384" w14:textId="63717681" w:rsidR="004937AA" w:rsidRPr="003051C0" w:rsidRDefault="004937AA" w:rsidP="00204026">
      <w:pPr>
        <w:spacing w:line="360" w:lineRule="auto"/>
        <w:jc w:val="both"/>
        <w:rPr>
          <w:rFonts w:ascii="Times New Roman" w:hAnsi="Times New Roman" w:cs="Times New Roman"/>
          <w:sz w:val="24"/>
          <w:szCs w:val="24"/>
        </w:rPr>
      </w:pPr>
      <w:r w:rsidRPr="003051C0">
        <w:rPr>
          <w:rFonts w:ascii="Times New Roman" w:hAnsi="Times New Roman" w:cs="Times New Roman"/>
          <w:sz w:val="24"/>
          <w:szCs w:val="24"/>
        </w:rPr>
        <w:t>Avenues that are opened for future research.</w:t>
      </w:r>
    </w:p>
    <w:p w14:paraId="02B0DD79" w14:textId="77777777" w:rsidR="009D2DF6" w:rsidRPr="003051C0" w:rsidRDefault="009D2DF6" w:rsidP="00204026">
      <w:pPr>
        <w:spacing w:line="360" w:lineRule="auto"/>
        <w:jc w:val="both"/>
        <w:rPr>
          <w:rFonts w:ascii="Times New Roman" w:hAnsi="Times New Roman" w:cs="Times New Roman"/>
          <w:sz w:val="24"/>
          <w:szCs w:val="24"/>
        </w:rPr>
      </w:pPr>
    </w:p>
    <w:p w14:paraId="5C3A33CF" w14:textId="3FE27F37" w:rsidR="00204026" w:rsidRPr="003051C0" w:rsidRDefault="00204026">
      <w:pPr>
        <w:rPr>
          <w:rFonts w:ascii="Times New Roman" w:hAnsi="Times New Roman" w:cs="Times New Roman"/>
          <w:sz w:val="24"/>
          <w:szCs w:val="24"/>
        </w:rPr>
      </w:pPr>
      <w:r w:rsidRPr="003051C0">
        <w:rPr>
          <w:rFonts w:ascii="Times New Roman" w:hAnsi="Times New Roman" w:cs="Times New Roman"/>
          <w:sz w:val="24"/>
          <w:szCs w:val="24"/>
        </w:rPr>
        <w:br w:type="page"/>
      </w:r>
    </w:p>
    <w:p w14:paraId="66D32665" w14:textId="6FFB0CF3" w:rsidR="00EE1103" w:rsidRPr="003051C0" w:rsidRDefault="00EE1103" w:rsidP="00FA4B3F">
      <w:pPr>
        <w:spacing w:line="360" w:lineRule="auto"/>
        <w:jc w:val="both"/>
        <w:rPr>
          <w:rFonts w:ascii="Times New Roman" w:hAnsi="Times New Roman" w:cs="Times New Roman"/>
          <w:color w:val="0070C0"/>
          <w:sz w:val="32"/>
          <w:szCs w:val="32"/>
        </w:rPr>
      </w:pPr>
      <w:r w:rsidRPr="003051C0">
        <w:rPr>
          <w:rFonts w:ascii="Times New Roman" w:hAnsi="Times New Roman" w:cs="Times New Roman"/>
          <w:color w:val="0070C0"/>
          <w:sz w:val="32"/>
          <w:szCs w:val="32"/>
        </w:rPr>
        <w:lastRenderedPageBreak/>
        <w:t>References</w:t>
      </w:r>
    </w:p>
    <w:p w14:paraId="3D1A6BE7" w14:textId="77777777" w:rsidR="00B93563" w:rsidRPr="003051C0" w:rsidRDefault="00B93563" w:rsidP="009E2749">
      <w:pPr>
        <w:pStyle w:val="Bibliography"/>
        <w:rPr>
          <w:rFonts w:ascii="Times New Roman" w:hAnsi="Times New Roman" w:cs="Times New Roman"/>
        </w:rPr>
      </w:pPr>
    </w:p>
    <w:p w14:paraId="5365726D" w14:textId="77777777" w:rsidR="003051C0" w:rsidRPr="003051C0" w:rsidRDefault="003051C0" w:rsidP="003051C0">
      <w:pPr>
        <w:pStyle w:val="Bibliography"/>
        <w:spacing w:line="360" w:lineRule="auto"/>
        <w:rPr>
          <w:rFonts w:ascii="Times New Roman" w:hAnsi="Times New Roman" w:cs="Times New Roman"/>
          <w:sz w:val="24"/>
          <w:szCs w:val="24"/>
        </w:rPr>
      </w:pPr>
      <w:r w:rsidRPr="003051C0">
        <w:rPr>
          <w:rFonts w:ascii="Times New Roman" w:hAnsi="Times New Roman" w:cs="Times New Roman"/>
          <w:sz w:val="24"/>
          <w:szCs w:val="24"/>
        </w:rPr>
        <w:fldChar w:fldCharType="begin"/>
      </w:r>
      <w:r w:rsidRPr="003051C0">
        <w:rPr>
          <w:rFonts w:ascii="Times New Roman" w:hAnsi="Times New Roman" w:cs="Times New Roman"/>
          <w:sz w:val="24"/>
          <w:szCs w:val="24"/>
        </w:rPr>
        <w:instrText xml:space="preserve"> ADDIN ZOTERO_BIBL {"uncited":[],"omitted":[],"custom":[]} CSL_BIBLIOGRAPHY </w:instrText>
      </w:r>
      <w:r w:rsidRPr="003051C0">
        <w:rPr>
          <w:rFonts w:ascii="Times New Roman" w:hAnsi="Times New Roman" w:cs="Times New Roman"/>
          <w:sz w:val="24"/>
          <w:szCs w:val="24"/>
        </w:rPr>
        <w:fldChar w:fldCharType="separate"/>
      </w:r>
      <w:r w:rsidRPr="003051C0">
        <w:rPr>
          <w:rFonts w:ascii="Times New Roman" w:hAnsi="Times New Roman" w:cs="Times New Roman"/>
          <w:sz w:val="24"/>
          <w:szCs w:val="24"/>
        </w:rPr>
        <w:t xml:space="preserve">Paps J, Holland PWH. 2018. Reconstruction of the ancestral metazoan genome reveals an increase in genomic novelty. </w:t>
      </w:r>
      <w:r w:rsidRPr="003051C0">
        <w:rPr>
          <w:rFonts w:ascii="Times New Roman" w:hAnsi="Times New Roman" w:cs="Times New Roman"/>
          <w:i/>
          <w:iCs/>
          <w:sz w:val="24"/>
          <w:szCs w:val="24"/>
        </w:rPr>
        <w:t>Nat Commun</w:t>
      </w:r>
      <w:r w:rsidRPr="003051C0">
        <w:rPr>
          <w:rFonts w:ascii="Times New Roman" w:hAnsi="Times New Roman" w:cs="Times New Roman"/>
          <w:sz w:val="24"/>
          <w:szCs w:val="24"/>
        </w:rPr>
        <w:t xml:space="preserve"> [Internet] 9:1730. Available from: https://www.nature.com/articles/s41467-018-04136-5</w:t>
      </w:r>
    </w:p>
    <w:p w14:paraId="75E396A9" w14:textId="77777777" w:rsidR="003051C0" w:rsidRPr="003051C0" w:rsidRDefault="003051C0" w:rsidP="003051C0">
      <w:pPr>
        <w:pStyle w:val="Bibliography"/>
        <w:spacing w:line="360" w:lineRule="auto"/>
        <w:rPr>
          <w:rFonts w:ascii="Times New Roman" w:hAnsi="Times New Roman" w:cs="Times New Roman"/>
          <w:sz w:val="24"/>
          <w:szCs w:val="24"/>
        </w:rPr>
      </w:pPr>
      <w:r w:rsidRPr="003051C0">
        <w:rPr>
          <w:rFonts w:ascii="Times New Roman" w:hAnsi="Times New Roman" w:cs="Times New Roman"/>
          <w:sz w:val="24"/>
          <w:szCs w:val="24"/>
          <w:lang w:val="it-IT"/>
        </w:rPr>
        <w:t xml:space="preserve">Ruiz-Trillo I, Nedelcu AM. 2015. </w:t>
      </w:r>
      <w:r w:rsidRPr="003051C0">
        <w:rPr>
          <w:rFonts w:ascii="Times New Roman" w:hAnsi="Times New Roman" w:cs="Times New Roman"/>
          <w:sz w:val="24"/>
          <w:szCs w:val="24"/>
        </w:rPr>
        <w:t xml:space="preserve">Evolutionary Transitions to Multicellular Life: Principles and Mechanisms edited by Iñaki Ruiz-Trillo and Aurora M. Nedelcu. </w:t>
      </w:r>
      <w:r w:rsidRPr="003051C0">
        <w:rPr>
          <w:rFonts w:ascii="Times New Roman" w:hAnsi="Times New Roman" w:cs="Times New Roman"/>
          <w:i/>
          <w:iCs/>
          <w:sz w:val="24"/>
          <w:szCs w:val="24"/>
        </w:rPr>
        <w:t>Advances in Marine Genomics 2. Springer</w:t>
      </w:r>
      <w:r w:rsidRPr="003051C0">
        <w:rPr>
          <w:rFonts w:ascii="Times New Roman" w:hAnsi="Times New Roman" w:cs="Times New Roman"/>
          <w:sz w:val="24"/>
          <w:szCs w:val="24"/>
        </w:rPr>
        <w:t xml:space="preserve"> [Internet] 91:370–371. Available from: https://www.journals.uchicago.edu/doi/abs/10.1086/688137</w:t>
      </w:r>
    </w:p>
    <w:p w14:paraId="36226DAD" w14:textId="30CA0328" w:rsidR="001117EC" w:rsidRPr="003051C0" w:rsidRDefault="003051C0" w:rsidP="003051C0">
      <w:pPr>
        <w:spacing w:line="360" w:lineRule="auto"/>
        <w:rPr>
          <w:rFonts w:ascii="Times New Roman" w:hAnsi="Times New Roman" w:cs="Times New Roman"/>
          <w:sz w:val="24"/>
          <w:szCs w:val="24"/>
        </w:rPr>
      </w:pPr>
      <w:r w:rsidRPr="003051C0">
        <w:rPr>
          <w:rFonts w:ascii="Times New Roman" w:hAnsi="Times New Roman" w:cs="Times New Roman"/>
          <w:sz w:val="24"/>
          <w:szCs w:val="24"/>
        </w:rPr>
        <w:fldChar w:fldCharType="end"/>
      </w:r>
    </w:p>
    <w:p w14:paraId="3E15F351" w14:textId="77777777" w:rsidR="00EF557B" w:rsidRPr="003051C0" w:rsidRDefault="00EF557B" w:rsidP="00EF557B">
      <w:pPr>
        <w:rPr>
          <w:rFonts w:ascii="Times New Roman" w:hAnsi="Times New Roman" w:cs="Times New Roman"/>
        </w:rPr>
      </w:pPr>
    </w:p>
    <w:sectPr w:rsidR="00EF557B" w:rsidRPr="003051C0" w:rsidSect="00FA4B3F">
      <w:pgSz w:w="11906" w:h="16838"/>
      <w:pgMar w:top="1418" w:right="1418" w:bottom="1418" w:left="1985"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4B3F"/>
    <w:rsid w:val="000007E6"/>
    <w:rsid w:val="00003A74"/>
    <w:rsid w:val="00003C75"/>
    <w:rsid w:val="00006984"/>
    <w:rsid w:val="000077DB"/>
    <w:rsid w:val="00007A5C"/>
    <w:rsid w:val="00015764"/>
    <w:rsid w:val="000217E2"/>
    <w:rsid w:val="00022006"/>
    <w:rsid w:val="000342D4"/>
    <w:rsid w:val="000374C1"/>
    <w:rsid w:val="00047778"/>
    <w:rsid w:val="00052052"/>
    <w:rsid w:val="00053950"/>
    <w:rsid w:val="00053EE2"/>
    <w:rsid w:val="000563BD"/>
    <w:rsid w:val="0005713E"/>
    <w:rsid w:val="00063415"/>
    <w:rsid w:val="000714C8"/>
    <w:rsid w:val="00074077"/>
    <w:rsid w:val="00075162"/>
    <w:rsid w:val="000765CB"/>
    <w:rsid w:val="00077610"/>
    <w:rsid w:val="00081C12"/>
    <w:rsid w:val="000857B3"/>
    <w:rsid w:val="0008623C"/>
    <w:rsid w:val="00087FB5"/>
    <w:rsid w:val="000903F6"/>
    <w:rsid w:val="00091537"/>
    <w:rsid w:val="000925F8"/>
    <w:rsid w:val="000940F0"/>
    <w:rsid w:val="00097283"/>
    <w:rsid w:val="000A1EF5"/>
    <w:rsid w:val="000A305F"/>
    <w:rsid w:val="000A3692"/>
    <w:rsid w:val="000B0734"/>
    <w:rsid w:val="000B19CD"/>
    <w:rsid w:val="000B1C60"/>
    <w:rsid w:val="000B1FB0"/>
    <w:rsid w:val="000B4895"/>
    <w:rsid w:val="000C039F"/>
    <w:rsid w:val="000C1354"/>
    <w:rsid w:val="000C39E3"/>
    <w:rsid w:val="000C46C9"/>
    <w:rsid w:val="000C4893"/>
    <w:rsid w:val="000D27D1"/>
    <w:rsid w:val="000D29B3"/>
    <w:rsid w:val="000D5DAC"/>
    <w:rsid w:val="000D6CFF"/>
    <w:rsid w:val="000E37F8"/>
    <w:rsid w:val="000E4150"/>
    <w:rsid w:val="000E4EF7"/>
    <w:rsid w:val="000E62AB"/>
    <w:rsid w:val="000F0A59"/>
    <w:rsid w:val="000F2D27"/>
    <w:rsid w:val="000F2E4C"/>
    <w:rsid w:val="000F2FDF"/>
    <w:rsid w:val="000F496C"/>
    <w:rsid w:val="000F5CF7"/>
    <w:rsid w:val="000F682E"/>
    <w:rsid w:val="000F6F4D"/>
    <w:rsid w:val="000F7113"/>
    <w:rsid w:val="001048BE"/>
    <w:rsid w:val="001054F2"/>
    <w:rsid w:val="00106656"/>
    <w:rsid w:val="0010793C"/>
    <w:rsid w:val="001117EC"/>
    <w:rsid w:val="00111B21"/>
    <w:rsid w:val="001121EA"/>
    <w:rsid w:val="001130BC"/>
    <w:rsid w:val="0011439E"/>
    <w:rsid w:val="001145E8"/>
    <w:rsid w:val="00117766"/>
    <w:rsid w:val="00121966"/>
    <w:rsid w:val="00122D3F"/>
    <w:rsid w:val="00122E64"/>
    <w:rsid w:val="00124514"/>
    <w:rsid w:val="00126B55"/>
    <w:rsid w:val="00130A71"/>
    <w:rsid w:val="00132DD1"/>
    <w:rsid w:val="00133519"/>
    <w:rsid w:val="001345BA"/>
    <w:rsid w:val="001377E4"/>
    <w:rsid w:val="00141B99"/>
    <w:rsid w:val="00142FB7"/>
    <w:rsid w:val="00146C58"/>
    <w:rsid w:val="0015312C"/>
    <w:rsid w:val="0015409B"/>
    <w:rsid w:val="001548CF"/>
    <w:rsid w:val="00154CCA"/>
    <w:rsid w:val="00156198"/>
    <w:rsid w:val="001564CD"/>
    <w:rsid w:val="001579D5"/>
    <w:rsid w:val="00160383"/>
    <w:rsid w:val="00160794"/>
    <w:rsid w:val="00160E42"/>
    <w:rsid w:val="00164B88"/>
    <w:rsid w:val="00164D1A"/>
    <w:rsid w:val="00164D48"/>
    <w:rsid w:val="0016675D"/>
    <w:rsid w:val="00166A51"/>
    <w:rsid w:val="00166A52"/>
    <w:rsid w:val="00171F82"/>
    <w:rsid w:val="00173E70"/>
    <w:rsid w:val="001754DB"/>
    <w:rsid w:val="00175D33"/>
    <w:rsid w:val="00175DD7"/>
    <w:rsid w:val="00177DE6"/>
    <w:rsid w:val="00177E75"/>
    <w:rsid w:val="0018446F"/>
    <w:rsid w:val="00185B1B"/>
    <w:rsid w:val="00190E37"/>
    <w:rsid w:val="00195B67"/>
    <w:rsid w:val="00196C1D"/>
    <w:rsid w:val="001A01FB"/>
    <w:rsid w:val="001A18AE"/>
    <w:rsid w:val="001A4DAB"/>
    <w:rsid w:val="001A4F4E"/>
    <w:rsid w:val="001A59B7"/>
    <w:rsid w:val="001A69B6"/>
    <w:rsid w:val="001A7EA8"/>
    <w:rsid w:val="001B1200"/>
    <w:rsid w:val="001B1990"/>
    <w:rsid w:val="001B1D15"/>
    <w:rsid w:val="001B3129"/>
    <w:rsid w:val="001B44CB"/>
    <w:rsid w:val="001B6977"/>
    <w:rsid w:val="001C09A9"/>
    <w:rsid w:val="001C2C1F"/>
    <w:rsid w:val="001C4E5C"/>
    <w:rsid w:val="001C4F9B"/>
    <w:rsid w:val="001C7373"/>
    <w:rsid w:val="001D116A"/>
    <w:rsid w:val="001D1AA8"/>
    <w:rsid w:val="001D4125"/>
    <w:rsid w:val="001D41CD"/>
    <w:rsid w:val="001D504D"/>
    <w:rsid w:val="001E3069"/>
    <w:rsid w:val="001E609D"/>
    <w:rsid w:val="001E6B0C"/>
    <w:rsid w:val="001E7529"/>
    <w:rsid w:val="001F151E"/>
    <w:rsid w:val="001F6248"/>
    <w:rsid w:val="001F64C2"/>
    <w:rsid w:val="00201084"/>
    <w:rsid w:val="00201298"/>
    <w:rsid w:val="00202C5F"/>
    <w:rsid w:val="00203FAE"/>
    <w:rsid w:val="00204026"/>
    <w:rsid w:val="002053BB"/>
    <w:rsid w:val="0020562B"/>
    <w:rsid w:val="002077D3"/>
    <w:rsid w:val="00207A0A"/>
    <w:rsid w:val="002120FE"/>
    <w:rsid w:val="002140F7"/>
    <w:rsid w:val="0021463E"/>
    <w:rsid w:val="00214F8C"/>
    <w:rsid w:val="00216724"/>
    <w:rsid w:val="00217ADD"/>
    <w:rsid w:val="002208E1"/>
    <w:rsid w:val="00223512"/>
    <w:rsid w:val="00224FD9"/>
    <w:rsid w:val="00227201"/>
    <w:rsid w:val="00227856"/>
    <w:rsid w:val="00227F99"/>
    <w:rsid w:val="00230BED"/>
    <w:rsid w:val="002322F7"/>
    <w:rsid w:val="00232647"/>
    <w:rsid w:val="002342F0"/>
    <w:rsid w:val="00235ABD"/>
    <w:rsid w:val="00236596"/>
    <w:rsid w:val="00241F36"/>
    <w:rsid w:val="00244FF1"/>
    <w:rsid w:val="00246DC5"/>
    <w:rsid w:val="00250146"/>
    <w:rsid w:val="00253798"/>
    <w:rsid w:val="00255E69"/>
    <w:rsid w:val="00256835"/>
    <w:rsid w:val="002618F6"/>
    <w:rsid w:val="00261BB5"/>
    <w:rsid w:val="002638BB"/>
    <w:rsid w:val="002647E0"/>
    <w:rsid w:val="002663B5"/>
    <w:rsid w:val="0026747E"/>
    <w:rsid w:val="00273AFC"/>
    <w:rsid w:val="00273F2B"/>
    <w:rsid w:val="0027424E"/>
    <w:rsid w:val="00275220"/>
    <w:rsid w:val="00276FF1"/>
    <w:rsid w:val="00280D16"/>
    <w:rsid w:val="00284512"/>
    <w:rsid w:val="00286EC2"/>
    <w:rsid w:val="00287F34"/>
    <w:rsid w:val="002901AE"/>
    <w:rsid w:val="0029132B"/>
    <w:rsid w:val="00292653"/>
    <w:rsid w:val="00295C2C"/>
    <w:rsid w:val="00296EDE"/>
    <w:rsid w:val="002A5241"/>
    <w:rsid w:val="002A68B8"/>
    <w:rsid w:val="002A76C5"/>
    <w:rsid w:val="002B27E2"/>
    <w:rsid w:val="002B499B"/>
    <w:rsid w:val="002B4A05"/>
    <w:rsid w:val="002B7993"/>
    <w:rsid w:val="002C0F3E"/>
    <w:rsid w:val="002C182C"/>
    <w:rsid w:val="002C21A9"/>
    <w:rsid w:val="002C3476"/>
    <w:rsid w:val="002C4337"/>
    <w:rsid w:val="002C4F01"/>
    <w:rsid w:val="002C65D9"/>
    <w:rsid w:val="002D072B"/>
    <w:rsid w:val="002D2B96"/>
    <w:rsid w:val="002D5077"/>
    <w:rsid w:val="002D543C"/>
    <w:rsid w:val="002D5E33"/>
    <w:rsid w:val="002E15BB"/>
    <w:rsid w:val="002E22A6"/>
    <w:rsid w:val="002E22F5"/>
    <w:rsid w:val="002E250E"/>
    <w:rsid w:val="002E6503"/>
    <w:rsid w:val="002E660D"/>
    <w:rsid w:val="002E6B3C"/>
    <w:rsid w:val="002E75B5"/>
    <w:rsid w:val="002F2444"/>
    <w:rsid w:val="002F2DA1"/>
    <w:rsid w:val="002F750C"/>
    <w:rsid w:val="002F7B05"/>
    <w:rsid w:val="00302825"/>
    <w:rsid w:val="003051C0"/>
    <w:rsid w:val="00305EC6"/>
    <w:rsid w:val="00306441"/>
    <w:rsid w:val="00306DBF"/>
    <w:rsid w:val="00310CAC"/>
    <w:rsid w:val="00311C81"/>
    <w:rsid w:val="003132E6"/>
    <w:rsid w:val="003172F5"/>
    <w:rsid w:val="00321ADD"/>
    <w:rsid w:val="00325DC6"/>
    <w:rsid w:val="00327053"/>
    <w:rsid w:val="003307D4"/>
    <w:rsid w:val="003314E4"/>
    <w:rsid w:val="00333172"/>
    <w:rsid w:val="00333600"/>
    <w:rsid w:val="00343AA8"/>
    <w:rsid w:val="00344C20"/>
    <w:rsid w:val="003501A5"/>
    <w:rsid w:val="00351894"/>
    <w:rsid w:val="00351C89"/>
    <w:rsid w:val="003532BF"/>
    <w:rsid w:val="003556FF"/>
    <w:rsid w:val="003559A5"/>
    <w:rsid w:val="003579AD"/>
    <w:rsid w:val="0036261B"/>
    <w:rsid w:val="003642B4"/>
    <w:rsid w:val="00365404"/>
    <w:rsid w:val="003668E6"/>
    <w:rsid w:val="003722C6"/>
    <w:rsid w:val="003724AD"/>
    <w:rsid w:val="00372872"/>
    <w:rsid w:val="0038109B"/>
    <w:rsid w:val="003826F2"/>
    <w:rsid w:val="0038348D"/>
    <w:rsid w:val="00383DF8"/>
    <w:rsid w:val="00385921"/>
    <w:rsid w:val="00387DC7"/>
    <w:rsid w:val="003907D5"/>
    <w:rsid w:val="00393A63"/>
    <w:rsid w:val="00394C59"/>
    <w:rsid w:val="00395666"/>
    <w:rsid w:val="003A1815"/>
    <w:rsid w:val="003A4FFC"/>
    <w:rsid w:val="003B3D9E"/>
    <w:rsid w:val="003B4C19"/>
    <w:rsid w:val="003B5122"/>
    <w:rsid w:val="003C1628"/>
    <w:rsid w:val="003C193C"/>
    <w:rsid w:val="003D6FC4"/>
    <w:rsid w:val="003E0DA9"/>
    <w:rsid w:val="003E1332"/>
    <w:rsid w:val="003E19D6"/>
    <w:rsid w:val="003E382D"/>
    <w:rsid w:val="003E585D"/>
    <w:rsid w:val="003E6CE0"/>
    <w:rsid w:val="003E7093"/>
    <w:rsid w:val="003E7A1A"/>
    <w:rsid w:val="003F3C89"/>
    <w:rsid w:val="003F5768"/>
    <w:rsid w:val="003F62A8"/>
    <w:rsid w:val="00400C87"/>
    <w:rsid w:val="00400E1A"/>
    <w:rsid w:val="00405C3D"/>
    <w:rsid w:val="0040618B"/>
    <w:rsid w:val="0041181C"/>
    <w:rsid w:val="00413A24"/>
    <w:rsid w:val="00414594"/>
    <w:rsid w:val="00415938"/>
    <w:rsid w:val="00416C03"/>
    <w:rsid w:val="00425710"/>
    <w:rsid w:val="00426BE5"/>
    <w:rsid w:val="00432A09"/>
    <w:rsid w:val="004354BD"/>
    <w:rsid w:val="00436A4F"/>
    <w:rsid w:val="00436AD9"/>
    <w:rsid w:val="00441516"/>
    <w:rsid w:val="004428BE"/>
    <w:rsid w:val="00447675"/>
    <w:rsid w:val="00447E16"/>
    <w:rsid w:val="00454CB1"/>
    <w:rsid w:val="004561B3"/>
    <w:rsid w:val="0046007A"/>
    <w:rsid w:val="004601FE"/>
    <w:rsid w:val="004613D2"/>
    <w:rsid w:val="0046293D"/>
    <w:rsid w:val="0046527E"/>
    <w:rsid w:val="0046547F"/>
    <w:rsid w:val="0046615A"/>
    <w:rsid w:val="004676E4"/>
    <w:rsid w:val="0047170B"/>
    <w:rsid w:val="00471D90"/>
    <w:rsid w:val="004731F1"/>
    <w:rsid w:val="00473FBF"/>
    <w:rsid w:val="00481C27"/>
    <w:rsid w:val="004836BE"/>
    <w:rsid w:val="00491156"/>
    <w:rsid w:val="004922DA"/>
    <w:rsid w:val="004922EA"/>
    <w:rsid w:val="004937AA"/>
    <w:rsid w:val="004961A1"/>
    <w:rsid w:val="00496905"/>
    <w:rsid w:val="004A137C"/>
    <w:rsid w:val="004A56E1"/>
    <w:rsid w:val="004A70C1"/>
    <w:rsid w:val="004A7941"/>
    <w:rsid w:val="004A7D04"/>
    <w:rsid w:val="004B0923"/>
    <w:rsid w:val="004B268A"/>
    <w:rsid w:val="004B6D45"/>
    <w:rsid w:val="004C0006"/>
    <w:rsid w:val="004C01AE"/>
    <w:rsid w:val="004C07FD"/>
    <w:rsid w:val="004C1BF4"/>
    <w:rsid w:val="004C1D28"/>
    <w:rsid w:val="004C769E"/>
    <w:rsid w:val="004D0BCC"/>
    <w:rsid w:val="004D1D17"/>
    <w:rsid w:val="004D23E6"/>
    <w:rsid w:val="004D2638"/>
    <w:rsid w:val="004D2BA1"/>
    <w:rsid w:val="004D2FB4"/>
    <w:rsid w:val="004D373B"/>
    <w:rsid w:val="004D42B7"/>
    <w:rsid w:val="004D454D"/>
    <w:rsid w:val="004D4AA6"/>
    <w:rsid w:val="004D70EB"/>
    <w:rsid w:val="004E22A9"/>
    <w:rsid w:val="004E71A4"/>
    <w:rsid w:val="004E7525"/>
    <w:rsid w:val="004F5955"/>
    <w:rsid w:val="004F5C89"/>
    <w:rsid w:val="004F5E4A"/>
    <w:rsid w:val="004F7102"/>
    <w:rsid w:val="005007D7"/>
    <w:rsid w:val="00502858"/>
    <w:rsid w:val="0050549C"/>
    <w:rsid w:val="00506223"/>
    <w:rsid w:val="00517FE2"/>
    <w:rsid w:val="0052150B"/>
    <w:rsid w:val="00525132"/>
    <w:rsid w:val="00526235"/>
    <w:rsid w:val="005263BC"/>
    <w:rsid w:val="0053244E"/>
    <w:rsid w:val="00540DD2"/>
    <w:rsid w:val="00541768"/>
    <w:rsid w:val="00541F30"/>
    <w:rsid w:val="00543BE7"/>
    <w:rsid w:val="00545C82"/>
    <w:rsid w:val="00547388"/>
    <w:rsid w:val="005516F9"/>
    <w:rsid w:val="005545A2"/>
    <w:rsid w:val="005546E8"/>
    <w:rsid w:val="00557EB0"/>
    <w:rsid w:val="00560596"/>
    <w:rsid w:val="00560752"/>
    <w:rsid w:val="00563C53"/>
    <w:rsid w:val="00567F70"/>
    <w:rsid w:val="00571BAB"/>
    <w:rsid w:val="005744D8"/>
    <w:rsid w:val="00574E90"/>
    <w:rsid w:val="005760E9"/>
    <w:rsid w:val="00577207"/>
    <w:rsid w:val="00577D5C"/>
    <w:rsid w:val="00580DEB"/>
    <w:rsid w:val="00581B5D"/>
    <w:rsid w:val="00585C7E"/>
    <w:rsid w:val="00586A89"/>
    <w:rsid w:val="0058716B"/>
    <w:rsid w:val="00590EEF"/>
    <w:rsid w:val="00593720"/>
    <w:rsid w:val="005941AB"/>
    <w:rsid w:val="00596043"/>
    <w:rsid w:val="005A406F"/>
    <w:rsid w:val="005A55A6"/>
    <w:rsid w:val="005A6C15"/>
    <w:rsid w:val="005A735B"/>
    <w:rsid w:val="005B394C"/>
    <w:rsid w:val="005B4D84"/>
    <w:rsid w:val="005B5A1B"/>
    <w:rsid w:val="005B60D8"/>
    <w:rsid w:val="005B61F8"/>
    <w:rsid w:val="005B6349"/>
    <w:rsid w:val="005C0FC6"/>
    <w:rsid w:val="005C3BAC"/>
    <w:rsid w:val="005C4C92"/>
    <w:rsid w:val="005C4DC5"/>
    <w:rsid w:val="005C5423"/>
    <w:rsid w:val="005C5A2D"/>
    <w:rsid w:val="005C7C5D"/>
    <w:rsid w:val="005C7EEC"/>
    <w:rsid w:val="005D09A4"/>
    <w:rsid w:val="005D159C"/>
    <w:rsid w:val="005D15A1"/>
    <w:rsid w:val="005D1CCB"/>
    <w:rsid w:val="005D66B5"/>
    <w:rsid w:val="005D6ABA"/>
    <w:rsid w:val="005D7F31"/>
    <w:rsid w:val="005E2FFE"/>
    <w:rsid w:val="005E339E"/>
    <w:rsid w:val="005E3536"/>
    <w:rsid w:val="005E51D1"/>
    <w:rsid w:val="005E58A1"/>
    <w:rsid w:val="005F1E69"/>
    <w:rsid w:val="005F2A61"/>
    <w:rsid w:val="005F3A88"/>
    <w:rsid w:val="005F6C7B"/>
    <w:rsid w:val="00600150"/>
    <w:rsid w:val="006001B9"/>
    <w:rsid w:val="006009F9"/>
    <w:rsid w:val="0060322B"/>
    <w:rsid w:val="00603607"/>
    <w:rsid w:val="00604B09"/>
    <w:rsid w:val="006052FC"/>
    <w:rsid w:val="006063C3"/>
    <w:rsid w:val="006075F3"/>
    <w:rsid w:val="00607F10"/>
    <w:rsid w:val="00610C90"/>
    <w:rsid w:val="006116E7"/>
    <w:rsid w:val="00615954"/>
    <w:rsid w:val="00615C13"/>
    <w:rsid w:val="0061690D"/>
    <w:rsid w:val="0062042C"/>
    <w:rsid w:val="00621430"/>
    <w:rsid w:val="006311F2"/>
    <w:rsid w:val="00632C0D"/>
    <w:rsid w:val="00633F6A"/>
    <w:rsid w:val="006374AD"/>
    <w:rsid w:val="00640E22"/>
    <w:rsid w:val="006415A6"/>
    <w:rsid w:val="00641BA1"/>
    <w:rsid w:val="00642810"/>
    <w:rsid w:val="00642895"/>
    <w:rsid w:val="00642BB2"/>
    <w:rsid w:val="006469B8"/>
    <w:rsid w:val="00647512"/>
    <w:rsid w:val="00647F61"/>
    <w:rsid w:val="00651A34"/>
    <w:rsid w:val="00651E29"/>
    <w:rsid w:val="006524CD"/>
    <w:rsid w:val="00654405"/>
    <w:rsid w:val="00661563"/>
    <w:rsid w:val="00665C68"/>
    <w:rsid w:val="00666B31"/>
    <w:rsid w:val="006707E0"/>
    <w:rsid w:val="00671538"/>
    <w:rsid w:val="0067231D"/>
    <w:rsid w:val="006726FE"/>
    <w:rsid w:val="0067444F"/>
    <w:rsid w:val="00681292"/>
    <w:rsid w:val="00681E41"/>
    <w:rsid w:val="00683189"/>
    <w:rsid w:val="006842C7"/>
    <w:rsid w:val="00684877"/>
    <w:rsid w:val="006859B9"/>
    <w:rsid w:val="00686789"/>
    <w:rsid w:val="006909F2"/>
    <w:rsid w:val="00691995"/>
    <w:rsid w:val="00691C72"/>
    <w:rsid w:val="006962AB"/>
    <w:rsid w:val="00697846"/>
    <w:rsid w:val="006A1751"/>
    <w:rsid w:val="006A2974"/>
    <w:rsid w:val="006B002C"/>
    <w:rsid w:val="006B11A6"/>
    <w:rsid w:val="006B1A3C"/>
    <w:rsid w:val="006B396A"/>
    <w:rsid w:val="006B4307"/>
    <w:rsid w:val="006B78AB"/>
    <w:rsid w:val="006C0B51"/>
    <w:rsid w:val="006C237C"/>
    <w:rsid w:val="006C4A6E"/>
    <w:rsid w:val="006D00D2"/>
    <w:rsid w:val="006D6619"/>
    <w:rsid w:val="006D6A64"/>
    <w:rsid w:val="006D753C"/>
    <w:rsid w:val="006D77A4"/>
    <w:rsid w:val="006E22F1"/>
    <w:rsid w:val="006E25AB"/>
    <w:rsid w:val="006E4D58"/>
    <w:rsid w:val="006E54E2"/>
    <w:rsid w:val="006E6630"/>
    <w:rsid w:val="006E66DC"/>
    <w:rsid w:val="006F2E8E"/>
    <w:rsid w:val="006F3D3B"/>
    <w:rsid w:val="006F625C"/>
    <w:rsid w:val="007008E0"/>
    <w:rsid w:val="00701C97"/>
    <w:rsid w:val="00704768"/>
    <w:rsid w:val="007067F0"/>
    <w:rsid w:val="0071091A"/>
    <w:rsid w:val="00715DCD"/>
    <w:rsid w:val="00720101"/>
    <w:rsid w:val="007203FE"/>
    <w:rsid w:val="00722D52"/>
    <w:rsid w:val="007249BC"/>
    <w:rsid w:val="00727BF7"/>
    <w:rsid w:val="007310C5"/>
    <w:rsid w:val="00735064"/>
    <w:rsid w:val="00735732"/>
    <w:rsid w:val="00740347"/>
    <w:rsid w:val="00740E17"/>
    <w:rsid w:val="00743753"/>
    <w:rsid w:val="00743C59"/>
    <w:rsid w:val="00751118"/>
    <w:rsid w:val="00751128"/>
    <w:rsid w:val="0075123D"/>
    <w:rsid w:val="00753B83"/>
    <w:rsid w:val="0075538C"/>
    <w:rsid w:val="00760CCA"/>
    <w:rsid w:val="007623AE"/>
    <w:rsid w:val="0076264C"/>
    <w:rsid w:val="00766EFE"/>
    <w:rsid w:val="007722D0"/>
    <w:rsid w:val="007732C1"/>
    <w:rsid w:val="00782E7D"/>
    <w:rsid w:val="00785928"/>
    <w:rsid w:val="00790594"/>
    <w:rsid w:val="0079149D"/>
    <w:rsid w:val="0079195F"/>
    <w:rsid w:val="00791C2F"/>
    <w:rsid w:val="00793200"/>
    <w:rsid w:val="00794111"/>
    <w:rsid w:val="00797AA3"/>
    <w:rsid w:val="00797FA0"/>
    <w:rsid w:val="007A2FB6"/>
    <w:rsid w:val="007A36C0"/>
    <w:rsid w:val="007A395F"/>
    <w:rsid w:val="007A3ABC"/>
    <w:rsid w:val="007A5FF0"/>
    <w:rsid w:val="007B415C"/>
    <w:rsid w:val="007B5039"/>
    <w:rsid w:val="007C11FF"/>
    <w:rsid w:val="007C52F8"/>
    <w:rsid w:val="007C5968"/>
    <w:rsid w:val="007C5A9C"/>
    <w:rsid w:val="007C5FEA"/>
    <w:rsid w:val="007D09B0"/>
    <w:rsid w:val="007D1729"/>
    <w:rsid w:val="007D4A60"/>
    <w:rsid w:val="007D600F"/>
    <w:rsid w:val="007E1B7A"/>
    <w:rsid w:val="007E1BE9"/>
    <w:rsid w:val="007E3848"/>
    <w:rsid w:val="007E612E"/>
    <w:rsid w:val="007E7C23"/>
    <w:rsid w:val="007F0D67"/>
    <w:rsid w:val="007F1D32"/>
    <w:rsid w:val="007F34B7"/>
    <w:rsid w:val="007F7ACD"/>
    <w:rsid w:val="008019E3"/>
    <w:rsid w:val="00801AC1"/>
    <w:rsid w:val="00801C6D"/>
    <w:rsid w:val="00802AC6"/>
    <w:rsid w:val="00804D89"/>
    <w:rsid w:val="00812A93"/>
    <w:rsid w:val="00813297"/>
    <w:rsid w:val="00820CAE"/>
    <w:rsid w:val="00821315"/>
    <w:rsid w:val="0082657E"/>
    <w:rsid w:val="00827740"/>
    <w:rsid w:val="00832C55"/>
    <w:rsid w:val="008337EB"/>
    <w:rsid w:val="00833F05"/>
    <w:rsid w:val="00835100"/>
    <w:rsid w:val="00840B30"/>
    <w:rsid w:val="00841578"/>
    <w:rsid w:val="008416FF"/>
    <w:rsid w:val="008424CD"/>
    <w:rsid w:val="008477A8"/>
    <w:rsid w:val="00851C0D"/>
    <w:rsid w:val="008564F0"/>
    <w:rsid w:val="008603CE"/>
    <w:rsid w:val="008651F5"/>
    <w:rsid w:val="0086693A"/>
    <w:rsid w:val="00871094"/>
    <w:rsid w:val="00872086"/>
    <w:rsid w:val="00872644"/>
    <w:rsid w:val="00875810"/>
    <w:rsid w:val="00875F07"/>
    <w:rsid w:val="00876DDE"/>
    <w:rsid w:val="00880AA6"/>
    <w:rsid w:val="00881112"/>
    <w:rsid w:val="008820CC"/>
    <w:rsid w:val="00885F91"/>
    <w:rsid w:val="00886BC8"/>
    <w:rsid w:val="00886F93"/>
    <w:rsid w:val="00887778"/>
    <w:rsid w:val="008914D9"/>
    <w:rsid w:val="00892ACC"/>
    <w:rsid w:val="00892C68"/>
    <w:rsid w:val="00894718"/>
    <w:rsid w:val="00895373"/>
    <w:rsid w:val="00896949"/>
    <w:rsid w:val="00896C6F"/>
    <w:rsid w:val="00897059"/>
    <w:rsid w:val="00897357"/>
    <w:rsid w:val="008A55DC"/>
    <w:rsid w:val="008A6A02"/>
    <w:rsid w:val="008A75CF"/>
    <w:rsid w:val="008B14A5"/>
    <w:rsid w:val="008B57C3"/>
    <w:rsid w:val="008C0404"/>
    <w:rsid w:val="008C1867"/>
    <w:rsid w:val="008C1A43"/>
    <w:rsid w:val="008C1B7C"/>
    <w:rsid w:val="008C2859"/>
    <w:rsid w:val="008D016C"/>
    <w:rsid w:val="008D1A06"/>
    <w:rsid w:val="008D266D"/>
    <w:rsid w:val="008D3F5F"/>
    <w:rsid w:val="008D554C"/>
    <w:rsid w:val="008D5D0A"/>
    <w:rsid w:val="008D6A36"/>
    <w:rsid w:val="008E11F4"/>
    <w:rsid w:val="008E1878"/>
    <w:rsid w:val="008E391C"/>
    <w:rsid w:val="008E5859"/>
    <w:rsid w:val="008F0572"/>
    <w:rsid w:val="008F09DB"/>
    <w:rsid w:val="008F0E15"/>
    <w:rsid w:val="008F4DA1"/>
    <w:rsid w:val="008F513B"/>
    <w:rsid w:val="008F695A"/>
    <w:rsid w:val="008F7CAA"/>
    <w:rsid w:val="00900FC0"/>
    <w:rsid w:val="00903A68"/>
    <w:rsid w:val="0090551B"/>
    <w:rsid w:val="00910A7A"/>
    <w:rsid w:val="00911269"/>
    <w:rsid w:val="00911935"/>
    <w:rsid w:val="00911BB0"/>
    <w:rsid w:val="0091247E"/>
    <w:rsid w:val="0091249A"/>
    <w:rsid w:val="00912905"/>
    <w:rsid w:val="009148A7"/>
    <w:rsid w:val="009151A9"/>
    <w:rsid w:val="0093080E"/>
    <w:rsid w:val="00932712"/>
    <w:rsid w:val="009458FF"/>
    <w:rsid w:val="00945BA3"/>
    <w:rsid w:val="00945D8C"/>
    <w:rsid w:val="00946CA5"/>
    <w:rsid w:val="009474B7"/>
    <w:rsid w:val="00947737"/>
    <w:rsid w:val="00953B12"/>
    <w:rsid w:val="00954920"/>
    <w:rsid w:val="009553DE"/>
    <w:rsid w:val="0095678E"/>
    <w:rsid w:val="0095708B"/>
    <w:rsid w:val="009625FC"/>
    <w:rsid w:val="0096307A"/>
    <w:rsid w:val="00963696"/>
    <w:rsid w:val="00963C7F"/>
    <w:rsid w:val="00964229"/>
    <w:rsid w:val="00965BB9"/>
    <w:rsid w:val="00973247"/>
    <w:rsid w:val="009738C7"/>
    <w:rsid w:val="009755C8"/>
    <w:rsid w:val="009778AA"/>
    <w:rsid w:val="00977CC1"/>
    <w:rsid w:val="009818E9"/>
    <w:rsid w:val="009908B9"/>
    <w:rsid w:val="0099252B"/>
    <w:rsid w:val="00993BB0"/>
    <w:rsid w:val="0099549E"/>
    <w:rsid w:val="009A37C8"/>
    <w:rsid w:val="009A3C2E"/>
    <w:rsid w:val="009A61F9"/>
    <w:rsid w:val="009A6C3B"/>
    <w:rsid w:val="009A7392"/>
    <w:rsid w:val="009B004C"/>
    <w:rsid w:val="009B1052"/>
    <w:rsid w:val="009B208E"/>
    <w:rsid w:val="009B23A0"/>
    <w:rsid w:val="009B6267"/>
    <w:rsid w:val="009C13C8"/>
    <w:rsid w:val="009D177A"/>
    <w:rsid w:val="009D2868"/>
    <w:rsid w:val="009D2DF6"/>
    <w:rsid w:val="009D4EF8"/>
    <w:rsid w:val="009E20AD"/>
    <w:rsid w:val="009E2749"/>
    <w:rsid w:val="009F063F"/>
    <w:rsid w:val="009F3EDA"/>
    <w:rsid w:val="009F5F6C"/>
    <w:rsid w:val="009F74DC"/>
    <w:rsid w:val="009F7C57"/>
    <w:rsid w:val="00A01752"/>
    <w:rsid w:val="00A03346"/>
    <w:rsid w:val="00A051BF"/>
    <w:rsid w:val="00A07673"/>
    <w:rsid w:val="00A130F9"/>
    <w:rsid w:val="00A23B4A"/>
    <w:rsid w:val="00A2793C"/>
    <w:rsid w:val="00A313CF"/>
    <w:rsid w:val="00A33365"/>
    <w:rsid w:val="00A33A13"/>
    <w:rsid w:val="00A35783"/>
    <w:rsid w:val="00A3709A"/>
    <w:rsid w:val="00A37345"/>
    <w:rsid w:val="00A37391"/>
    <w:rsid w:val="00A4250A"/>
    <w:rsid w:val="00A436DF"/>
    <w:rsid w:val="00A4450D"/>
    <w:rsid w:val="00A446D3"/>
    <w:rsid w:val="00A450D5"/>
    <w:rsid w:val="00A451C1"/>
    <w:rsid w:val="00A5026C"/>
    <w:rsid w:val="00A51FCB"/>
    <w:rsid w:val="00A54BBE"/>
    <w:rsid w:val="00A564AA"/>
    <w:rsid w:val="00A60AE7"/>
    <w:rsid w:val="00A63728"/>
    <w:rsid w:val="00A6466C"/>
    <w:rsid w:val="00A65467"/>
    <w:rsid w:val="00A713D8"/>
    <w:rsid w:val="00A72755"/>
    <w:rsid w:val="00A73307"/>
    <w:rsid w:val="00A773FC"/>
    <w:rsid w:val="00A802FA"/>
    <w:rsid w:val="00A80464"/>
    <w:rsid w:val="00A8116A"/>
    <w:rsid w:val="00A82C86"/>
    <w:rsid w:val="00A82D61"/>
    <w:rsid w:val="00A839FD"/>
    <w:rsid w:val="00A84099"/>
    <w:rsid w:val="00A84306"/>
    <w:rsid w:val="00A85FB3"/>
    <w:rsid w:val="00A908A3"/>
    <w:rsid w:val="00AA0448"/>
    <w:rsid w:val="00AA4455"/>
    <w:rsid w:val="00AA7408"/>
    <w:rsid w:val="00AB2A8B"/>
    <w:rsid w:val="00AB6555"/>
    <w:rsid w:val="00AC0765"/>
    <w:rsid w:val="00AC208A"/>
    <w:rsid w:val="00AC2F04"/>
    <w:rsid w:val="00AC64A4"/>
    <w:rsid w:val="00AC6AC2"/>
    <w:rsid w:val="00AC70B1"/>
    <w:rsid w:val="00AD0D7C"/>
    <w:rsid w:val="00AD13EC"/>
    <w:rsid w:val="00AD21D0"/>
    <w:rsid w:val="00AD22C7"/>
    <w:rsid w:val="00AD2F66"/>
    <w:rsid w:val="00AD3661"/>
    <w:rsid w:val="00AD3900"/>
    <w:rsid w:val="00AD3B86"/>
    <w:rsid w:val="00AD4597"/>
    <w:rsid w:val="00AD47D4"/>
    <w:rsid w:val="00AD4C06"/>
    <w:rsid w:val="00AD551B"/>
    <w:rsid w:val="00AE1797"/>
    <w:rsid w:val="00AE360A"/>
    <w:rsid w:val="00AE3999"/>
    <w:rsid w:val="00AF4113"/>
    <w:rsid w:val="00AF48F9"/>
    <w:rsid w:val="00AF6920"/>
    <w:rsid w:val="00AF7A4F"/>
    <w:rsid w:val="00AF7ECA"/>
    <w:rsid w:val="00B03E53"/>
    <w:rsid w:val="00B05061"/>
    <w:rsid w:val="00B05752"/>
    <w:rsid w:val="00B05804"/>
    <w:rsid w:val="00B05FCF"/>
    <w:rsid w:val="00B062CA"/>
    <w:rsid w:val="00B07119"/>
    <w:rsid w:val="00B07BAC"/>
    <w:rsid w:val="00B07C00"/>
    <w:rsid w:val="00B10189"/>
    <w:rsid w:val="00B108AC"/>
    <w:rsid w:val="00B13A29"/>
    <w:rsid w:val="00B13C32"/>
    <w:rsid w:val="00B14E38"/>
    <w:rsid w:val="00B16811"/>
    <w:rsid w:val="00B2002A"/>
    <w:rsid w:val="00B217D1"/>
    <w:rsid w:val="00B218AA"/>
    <w:rsid w:val="00B23947"/>
    <w:rsid w:val="00B259F8"/>
    <w:rsid w:val="00B26BB3"/>
    <w:rsid w:val="00B26EBE"/>
    <w:rsid w:val="00B271B6"/>
    <w:rsid w:val="00B27D03"/>
    <w:rsid w:val="00B310A0"/>
    <w:rsid w:val="00B34279"/>
    <w:rsid w:val="00B4002F"/>
    <w:rsid w:val="00B40760"/>
    <w:rsid w:val="00B43912"/>
    <w:rsid w:val="00B43C6C"/>
    <w:rsid w:val="00B454E1"/>
    <w:rsid w:val="00B47A9B"/>
    <w:rsid w:val="00B50AD2"/>
    <w:rsid w:val="00B515A9"/>
    <w:rsid w:val="00B5400D"/>
    <w:rsid w:val="00B60394"/>
    <w:rsid w:val="00B64BCE"/>
    <w:rsid w:val="00B66898"/>
    <w:rsid w:val="00B724CF"/>
    <w:rsid w:val="00B746EE"/>
    <w:rsid w:val="00B80F84"/>
    <w:rsid w:val="00B81255"/>
    <w:rsid w:val="00B81908"/>
    <w:rsid w:val="00B835DF"/>
    <w:rsid w:val="00B92E56"/>
    <w:rsid w:val="00B93563"/>
    <w:rsid w:val="00B948D4"/>
    <w:rsid w:val="00B949FA"/>
    <w:rsid w:val="00B94B65"/>
    <w:rsid w:val="00B96342"/>
    <w:rsid w:val="00B97894"/>
    <w:rsid w:val="00BA1ABD"/>
    <w:rsid w:val="00BA4052"/>
    <w:rsid w:val="00BA461E"/>
    <w:rsid w:val="00BA6768"/>
    <w:rsid w:val="00BA69BF"/>
    <w:rsid w:val="00BA6F97"/>
    <w:rsid w:val="00BA7844"/>
    <w:rsid w:val="00BA7995"/>
    <w:rsid w:val="00BB420B"/>
    <w:rsid w:val="00BB437F"/>
    <w:rsid w:val="00BB75A3"/>
    <w:rsid w:val="00BB7C73"/>
    <w:rsid w:val="00BC0555"/>
    <w:rsid w:val="00BC4897"/>
    <w:rsid w:val="00BC4C34"/>
    <w:rsid w:val="00BC7932"/>
    <w:rsid w:val="00BD086F"/>
    <w:rsid w:val="00BD2CFE"/>
    <w:rsid w:val="00BD4E67"/>
    <w:rsid w:val="00BD502D"/>
    <w:rsid w:val="00BE020E"/>
    <w:rsid w:val="00BE13C2"/>
    <w:rsid w:val="00BE3AB5"/>
    <w:rsid w:val="00BE3AD1"/>
    <w:rsid w:val="00BF134F"/>
    <w:rsid w:val="00BF4898"/>
    <w:rsid w:val="00BF7A28"/>
    <w:rsid w:val="00BF7FF0"/>
    <w:rsid w:val="00C00D6C"/>
    <w:rsid w:val="00C01C3C"/>
    <w:rsid w:val="00C028B4"/>
    <w:rsid w:val="00C062D5"/>
    <w:rsid w:val="00C100A6"/>
    <w:rsid w:val="00C11E30"/>
    <w:rsid w:val="00C1235D"/>
    <w:rsid w:val="00C13BF2"/>
    <w:rsid w:val="00C15F99"/>
    <w:rsid w:val="00C22C89"/>
    <w:rsid w:val="00C2356B"/>
    <w:rsid w:val="00C2618D"/>
    <w:rsid w:val="00C26430"/>
    <w:rsid w:val="00C32C8E"/>
    <w:rsid w:val="00C33FBE"/>
    <w:rsid w:val="00C418C8"/>
    <w:rsid w:val="00C42175"/>
    <w:rsid w:val="00C43677"/>
    <w:rsid w:val="00C43FD9"/>
    <w:rsid w:val="00C461C2"/>
    <w:rsid w:val="00C46D76"/>
    <w:rsid w:val="00C509EF"/>
    <w:rsid w:val="00C514AD"/>
    <w:rsid w:val="00C521F4"/>
    <w:rsid w:val="00C60095"/>
    <w:rsid w:val="00C62972"/>
    <w:rsid w:val="00C65891"/>
    <w:rsid w:val="00C66620"/>
    <w:rsid w:val="00C671CF"/>
    <w:rsid w:val="00C715BE"/>
    <w:rsid w:val="00C75306"/>
    <w:rsid w:val="00C77D09"/>
    <w:rsid w:val="00C80075"/>
    <w:rsid w:val="00C83245"/>
    <w:rsid w:val="00C83321"/>
    <w:rsid w:val="00C85338"/>
    <w:rsid w:val="00C90A04"/>
    <w:rsid w:val="00C92F94"/>
    <w:rsid w:val="00C92FA3"/>
    <w:rsid w:val="00C93A0B"/>
    <w:rsid w:val="00C93E70"/>
    <w:rsid w:val="00C94D44"/>
    <w:rsid w:val="00C95122"/>
    <w:rsid w:val="00C95858"/>
    <w:rsid w:val="00C9606C"/>
    <w:rsid w:val="00C9743F"/>
    <w:rsid w:val="00CA046D"/>
    <w:rsid w:val="00CA09A0"/>
    <w:rsid w:val="00CA0DC3"/>
    <w:rsid w:val="00CA1C4E"/>
    <w:rsid w:val="00CA3F93"/>
    <w:rsid w:val="00CA4A60"/>
    <w:rsid w:val="00CA4D2E"/>
    <w:rsid w:val="00CA53F6"/>
    <w:rsid w:val="00CA54EA"/>
    <w:rsid w:val="00CA7ED4"/>
    <w:rsid w:val="00CB180E"/>
    <w:rsid w:val="00CC180A"/>
    <w:rsid w:val="00CC2C07"/>
    <w:rsid w:val="00CC335C"/>
    <w:rsid w:val="00CC38C5"/>
    <w:rsid w:val="00CC3CE3"/>
    <w:rsid w:val="00CC6851"/>
    <w:rsid w:val="00CD15D7"/>
    <w:rsid w:val="00CD1CA2"/>
    <w:rsid w:val="00CD1EEF"/>
    <w:rsid w:val="00CD258F"/>
    <w:rsid w:val="00CD2738"/>
    <w:rsid w:val="00CD3441"/>
    <w:rsid w:val="00CD35D3"/>
    <w:rsid w:val="00CD4C38"/>
    <w:rsid w:val="00CD4C7B"/>
    <w:rsid w:val="00CD538A"/>
    <w:rsid w:val="00CD6BA1"/>
    <w:rsid w:val="00CE02E7"/>
    <w:rsid w:val="00CE05EC"/>
    <w:rsid w:val="00CE0914"/>
    <w:rsid w:val="00CF07BB"/>
    <w:rsid w:val="00CF0D2C"/>
    <w:rsid w:val="00CF4411"/>
    <w:rsid w:val="00CF64B9"/>
    <w:rsid w:val="00CF748E"/>
    <w:rsid w:val="00CF78D9"/>
    <w:rsid w:val="00D0102C"/>
    <w:rsid w:val="00D011A5"/>
    <w:rsid w:val="00D05F1F"/>
    <w:rsid w:val="00D07852"/>
    <w:rsid w:val="00D10A4F"/>
    <w:rsid w:val="00D157C5"/>
    <w:rsid w:val="00D15C9E"/>
    <w:rsid w:val="00D16869"/>
    <w:rsid w:val="00D2100A"/>
    <w:rsid w:val="00D21E90"/>
    <w:rsid w:val="00D229EB"/>
    <w:rsid w:val="00D240A5"/>
    <w:rsid w:val="00D2628B"/>
    <w:rsid w:val="00D26A9D"/>
    <w:rsid w:val="00D26E0E"/>
    <w:rsid w:val="00D26FC2"/>
    <w:rsid w:val="00D271DF"/>
    <w:rsid w:val="00D3212F"/>
    <w:rsid w:val="00D32D8A"/>
    <w:rsid w:val="00D3409E"/>
    <w:rsid w:val="00D34BF2"/>
    <w:rsid w:val="00D36622"/>
    <w:rsid w:val="00D37200"/>
    <w:rsid w:val="00D373F6"/>
    <w:rsid w:val="00D410E0"/>
    <w:rsid w:val="00D41180"/>
    <w:rsid w:val="00D41593"/>
    <w:rsid w:val="00D45873"/>
    <w:rsid w:val="00D45D28"/>
    <w:rsid w:val="00D465E5"/>
    <w:rsid w:val="00D47A3D"/>
    <w:rsid w:val="00D47A6A"/>
    <w:rsid w:val="00D501E1"/>
    <w:rsid w:val="00D506E4"/>
    <w:rsid w:val="00D50E54"/>
    <w:rsid w:val="00D52D08"/>
    <w:rsid w:val="00D55AB2"/>
    <w:rsid w:val="00D61600"/>
    <w:rsid w:val="00D65245"/>
    <w:rsid w:val="00D6571B"/>
    <w:rsid w:val="00D67087"/>
    <w:rsid w:val="00D67137"/>
    <w:rsid w:val="00D67169"/>
    <w:rsid w:val="00D72F40"/>
    <w:rsid w:val="00D73F5A"/>
    <w:rsid w:val="00D76857"/>
    <w:rsid w:val="00D77E0F"/>
    <w:rsid w:val="00D81F1F"/>
    <w:rsid w:val="00D826BA"/>
    <w:rsid w:val="00D82CA4"/>
    <w:rsid w:val="00D83778"/>
    <w:rsid w:val="00D87EBA"/>
    <w:rsid w:val="00D90154"/>
    <w:rsid w:val="00D919A5"/>
    <w:rsid w:val="00D92C72"/>
    <w:rsid w:val="00D93322"/>
    <w:rsid w:val="00D940F5"/>
    <w:rsid w:val="00D9484E"/>
    <w:rsid w:val="00D94B0C"/>
    <w:rsid w:val="00D9537F"/>
    <w:rsid w:val="00DA15FC"/>
    <w:rsid w:val="00DA2359"/>
    <w:rsid w:val="00DA2909"/>
    <w:rsid w:val="00DA4595"/>
    <w:rsid w:val="00DA5436"/>
    <w:rsid w:val="00DA5569"/>
    <w:rsid w:val="00DA7040"/>
    <w:rsid w:val="00DA7E0C"/>
    <w:rsid w:val="00DB00B2"/>
    <w:rsid w:val="00DB0F22"/>
    <w:rsid w:val="00DB22AA"/>
    <w:rsid w:val="00DB5230"/>
    <w:rsid w:val="00DB552B"/>
    <w:rsid w:val="00DB5BD1"/>
    <w:rsid w:val="00DC08BA"/>
    <w:rsid w:val="00DC13EB"/>
    <w:rsid w:val="00DC2FAC"/>
    <w:rsid w:val="00DC3600"/>
    <w:rsid w:val="00DC3F2D"/>
    <w:rsid w:val="00DC6115"/>
    <w:rsid w:val="00DD0259"/>
    <w:rsid w:val="00DD2D28"/>
    <w:rsid w:val="00DD2E48"/>
    <w:rsid w:val="00DD2E8B"/>
    <w:rsid w:val="00DD4D8D"/>
    <w:rsid w:val="00DD59CD"/>
    <w:rsid w:val="00DD7A53"/>
    <w:rsid w:val="00DE4D39"/>
    <w:rsid w:val="00DE5D8B"/>
    <w:rsid w:val="00DE7111"/>
    <w:rsid w:val="00DE73C6"/>
    <w:rsid w:val="00DE7845"/>
    <w:rsid w:val="00DF0CA1"/>
    <w:rsid w:val="00DF3586"/>
    <w:rsid w:val="00DF6ED7"/>
    <w:rsid w:val="00E026B7"/>
    <w:rsid w:val="00E06190"/>
    <w:rsid w:val="00E06DD3"/>
    <w:rsid w:val="00E10070"/>
    <w:rsid w:val="00E1518E"/>
    <w:rsid w:val="00E160FF"/>
    <w:rsid w:val="00E17061"/>
    <w:rsid w:val="00E177DB"/>
    <w:rsid w:val="00E235A9"/>
    <w:rsid w:val="00E245CA"/>
    <w:rsid w:val="00E25AA9"/>
    <w:rsid w:val="00E329C3"/>
    <w:rsid w:val="00E357D4"/>
    <w:rsid w:val="00E37ACE"/>
    <w:rsid w:val="00E41380"/>
    <w:rsid w:val="00E4249C"/>
    <w:rsid w:val="00E43EB5"/>
    <w:rsid w:val="00E457EC"/>
    <w:rsid w:val="00E46778"/>
    <w:rsid w:val="00E47EFB"/>
    <w:rsid w:val="00E511DA"/>
    <w:rsid w:val="00E55ED4"/>
    <w:rsid w:val="00E56CF3"/>
    <w:rsid w:val="00E6104B"/>
    <w:rsid w:val="00E61D3F"/>
    <w:rsid w:val="00E6558F"/>
    <w:rsid w:val="00E67859"/>
    <w:rsid w:val="00E72ABB"/>
    <w:rsid w:val="00E72CED"/>
    <w:rsid w:val="00E80E23"/>
    <w:rsid w:val="00E8454C"/>
    <w:rsid w:val="00E87BF4"/>
    <w:rsid w:val="00E87D00"/>
    <w:rsid w:val="00E922C1"/>
    <w:rsid w:val="00E942AF"/>
    <w:rsid w:val="00E96230"/>
    <w:rsid w:val="00E96979"/>
    <w:rsid w:val="00EA4B24"/>
    <w:rsid w:val="00EA4D8E"/>
    <w:rsid w:val="00EA58E7"/>
    <w:rsid w:val="00EB0322"/>
    <w:rsid w:val="00EB69A1"/>
    <w:rsid w:val="00EC11BF"/>
    <w:rsid w:val="00EC217C"/>
    <w:rsid w:val="00EC3B6D"/>
    <w:rsid w:val="00EC48F5"/>
    <w:rsid w:val="00EC5089"/>
    <w:rsid w:val="00EC7120"/>
    <w:rsid w:val="00EC7C16"/>
    <w:rsid w:val="00ED2CD0"/>
    <w:rsid w:val="00ED7E28"/>
    <w:rsid w:val="00EE0A75"/>
    <w:rsid w:val="00EE1103"/>
    <w:rsid w:val="00EE43A2"/>
    <w:rsid w:val="00EF1229"/>
    <w:rsid w:val="00EF1AF3"/>
    <w:rsid w:val="00EF36D2"/>
    <w:rsid w:val="00EF3981"/>
    <w:rsid w:val="00EF4353"/>
    <w:rsid w:val="00EF49EF"/>
    <w:rsid w:val="00EF557B"/>
    <w:rsid w:val="00EF6FC0"/>
    <w:rsid w:val="00F01156"/>
    <w:rsid w:val="00F01FE1"/>
    <w:rsid w:val="00F02E89"/>
    <w:rsid w:val="00F11894"/>
    <w:rsid w:val="00F1397E"/>
    <w:rsid w:val="00F22142"/>
    <w:rsid w:val="00F22EFE"/>
    <w:rsid w:val="00F24840"/>
    <w:rsid w:val="00F26E8C"/>
    <w:rsid w:val="00F33467"/>
    <w:rsid w:val="00F33A1B"/>
    <w:rsid w:val="00F33BD5"/>
    <w:rsid w:val="00F34406"/>
    <w:rsid w:val="00F36DE7"/>
    <w:rsid w:val="00F3769E"/>
    <w:rsid w:val="00F4314F"/>
    <w:rsid w:val="00F4766C"/>
    <w:rsid w:val="00F47898"/>
    <w:rsid w:val="00F47B33"/>
    <w:rsid w:val="00F5040F"/>
    <w:rsid w:val="00F51E54"/>
    <w:rsid w:val="00F545E0"/>
    <w:rsid w:val="00F56F7C"/>
    <w:rsid w:val="00F604A6"/>
    <w:rsid w:val="00F62B40"/>
    <w:rsid w:val="00F6470F"/>
    <w:rsid w:val="00F77A4A"/>
    <w:rsid w:val="00F77DFE"/>
    <w:rsid w:val="00F82E12"/>
    <w:rsid w:val="00F83111"/>
    <w:rsid w:val="00F84956"/>
    <w:rsid w:val="00F8499C"/>
    <w:rsid w:val="00F878D6"/>
    <w:rsid w:val="00F9185E"/>
    <w:rsid w:val="00F94BA5"/>
    <w:rsid w:val="00FA43CF"/>
    <w:rsid w:val="00FA4B3F"/>
    <w:rsid w:val="00FB30E1"/>
    <w:rsid w:val="00FB4154"/>
    <w:rsid w:val="00FB5190"/>
    <w:rsid w:val="00FB53A3"/>
    <w:rsid w:val="00FB7485"/>
    <w:rsid w:val="00FC0F00"/>
    <w:rsid w:val="00FC16FA"/>
    <w:rsid w:val="00FC3368"/>
    <w:rsid w:val="00FC3C16"/>
    <w:rsid w:val="00FC4FB0"/>
    <w:rsid w:val="00FC5921"/>
    <w:rsid w:val="00FD14EB"/>
    <w:rsid w:val="00FD1871"/>
    <w:rsid w:val="00FD24AC"/>
    <w:rsid w:val="00FD470F"/>
    <w:rsid w:val="00FD73DA"/>
    <w:rsid w:val="00FD78B8"/>
    <w:rsid w:val="00FE0696"/>
    <w:rsid w:val="00FE267F"/>
    <w:rsid w:val="00FE49AF"/>
    <w:rsid w:val="00FE565C"/>
    <w:rsid w:val="00FE6BD8"/>
    <w:rsid w:val="00FF1453"/>
    <w:rsid w:val="00FF45C7"/>
    <w:rsid w:val="00FF4BA2"/>
    <w:rsid w:val="00FF6C6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D48523"/>
  <w15:chartTrackingRefBased/>
  <w15:docId w15:val="{F6EA1352-2CFE-4622-8580-5822FED87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372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E1103"/>
    <w:pPr>
      <w:spacing w:after="240" w:line="240" w:lineRule="auto"/>
      <w:ind w:left="720" w:hanging="720"/>
    </w:pPr>
  </w:style>
  <w:style w:type="paragraph" w:styleId="Revision">
    <w:name w:val="Revision"/>
    <w:hidden/>
    <w:uiPriority w:val="99"/>
    <w:semiHidden/>
    <w:rsid w:val="00F878D6"/>
    <w:pPr>
      <w:spacing w:after="0" w:line="240" w:lineRule="auto"/>
    </w:pPr>
  </w:style>
  <w:style w:type="paragraph" w:styleId="ListParagraph">
    <w:name w:val="List Paragraph"/>
    <w:basedOn w:val="Normal"/>
    <w:uiPriority w:val="34"/>
    <w:qFormat/>
    <w:rsid w:val="00F33A1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90</TotalTime>
  <Pages>6</Pages>
  <Words>1603</Words>
  <Characters>9140</Characters>
  <Application>Microsoft Office Word</Application>
  <DocSecurity>0</DocSecurity>
  <Lines>76</Lines>
  <Paragraphs>21</Paragraphs>
  <ScaleCrop>false</ScaleCrop>
  <Company/>
  <LinksUpToDate>false</LinksUpToDate>
  <CharactersWithSpaces>10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1166</cp:revision>
  <dcterms:created xsi:type="dcterms:W3CDTF">2023-07-13T15:25:00Z</dcterms:created>
  <dcterms:modified xsi:type="dcterms:W3CDTF">2023-10-28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X2f7MnjZ"/&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